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DCC6442" w14:textId="77777777" w:rsidR="00345742"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21065543" w:history="1">
            <w:r w:rsidR="00345742" w:rsidRPr="00C87841">
              <w:rPr>
                <w:rStyle w:val="Hipervnculo"/>
                <w:noProof/>
              </w:rPr>
              <w:t>Capítulo 1</w:t>
            </w:r>
            <w:r w:rsidR="00345742">
              <w:rPr>
                <w:noProof/>
                <w:webHidden/>
              </w:rPr>
              <w:tab/>
            </w:r>
            <w:r w:rsidR="00345742">
              <w:rPr>
                <w:noProof/>
                <w:webHidden/>
              </w:rPr>
              <w:fldChar w:fldCharType="begin"/>
            </w:r>
            <w:r w:rsidR="00345742">
              <w:rPr>
                <w:noProof/>
                <w:webHidden/>
              </w:rPr>
              <w:instrText xml:space="preserve"> PAGEREF _Toc12106554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652F02D4"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44" w:history="1">
            <w:r w:rsidR="00345742" w:rsidRPr="00C87841">
              <w:rPr>
                <w:rStyle w:val="Hipervnculo"/>
                <w:noProof/>
              </w:rPr>
              <w:t>Introducción</w:t>
            </w:r>
            <w:r w:rsidR="00345742">
              <w:rPr>
                <w:noProof/>
                <w:webHidden/>
              </w:rPr>
              <w:tab/>
            </w:r>
            <w:r w:rsidR="00345742">
              <w:rPr>
                <w:noProof/>
                <w:webHidden/>
              </w:rPr>
              <w:fldChar w:fldCharType="begin"/>
            </w:r>
            <w:r w:rsidR="00345742">
              <w:rPr>
                <w:noProof/>
                <w:webHidden/>
              </w:rPr>
              <w:instrText xml:space="preserve"> PAGEREF _Toc121065544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578C6A76"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45" w:history="1">
            <w:r w:rsidR="00345742" w:rsidRPr="00C87841">
              <w:rPr>
                <w:rStyle w:val="Hipervnculo"/>
                <w:noProof/>
              </w:rPr>
              <w:t>1.1.</w:t>
            </w:r>
            <w:r w:rsidR="00345742">
              <w:rPr>
                <w:rFonts w:asciiTheme="minorHAnsi" w:eastAsiaTheme="minorEastAsia" w:hAnsiTheme="minorHAnsi" w:cstheme="minorBidi"/>
                <w:noProof/>
                <w:sz w:val="22"/>
                <w:szCs w:val="22"/>
              </w:rPr>
              <w:tab/>
            </w:r>
            <w:r w:rsidR="00345742" w:rsidRPr="00C87841">
              <w:rPr>
                <w:rStyle w:val="Hipervnculo"/>
                <w:noProof/>
              </w:rPr>
              <w:t>Motivación</w:t>
            </w:r>
            <w:r w:rsidR="00345742">
              <w:rPr>
                <w:noProof/>
                <w:webHidden/>
              </w:rPr>
              <w:tab/>
            </w:r>
            <w:r w:rsidR="00345742">
              <w:rPr>
                <w:noProof/>
                <w:webHidden/>
              </w:rPr>
              <w:fldChar w:fldCharType="begin"/>
            </w:r>
            <w:r w:rsidR="00345742">
              <w:rPr>
                <w:noProof/>
                <w:webHidden/>
              </w:rPr>
              <w:instrText xml:space="preserve"> PAGEREF _Toc121065545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40DD1CD7"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46" w:history="1">
            <w:r w:rsidR="00345742" w:rsidRPr="00C87841">
              <w:rPr>
                <w:rStyle w:val="Hipervnculo"/>
                <w:noProof/>
              </w:rPr>
              <w:t>1.2.</w:t>
            </w:r>
            <w:r w:rsidR="00345742">
              <w:rPr>
                <w:rFonts w:asciiTheme="minorHAnsi" w:eastAsiaTheme="minorEastAsia" w:hAnsiTheme="minorHAnsi" w:cstheme="minorBidi"/>
                <w:noProof/>
                <w:sz w:val="22"/>
                <w:szCs w:val="22"/>
              </w:rPr>
              <w:tab/>
            </w:r>
            <w:r w:rsidR="00345742" w:rsidRPr="00C87841">
              <w:rPr>
                <w:rStyle w:val="Hipervnculo"/>
                <w:noProof/>
              </w:rPr>
              <w:t>Objetivos</w:t>
            </w:r>
            <w:r w:rsidR="00345742">
              <w:rPr>
                <w:noProof/>
                <w:webHidden/>
              </w:rPr>
              <w:tab/>
            </w:r>
            <w:r w:rsidR="00345742">
              <w:rPr>
                <w:noProof/>
                <w:webHidden/>
              </w:rPr>
              <w:fldChar w:fldCharType="begin"/>
            </w:r>
            <w:r w:rsidR="00345742">
              <w:rPr>
                <w:noProof/>
                <w:webHidden/>
              </w:rPr>
              <w:instrText xml:space="preserve"> PAGEREF _Toc121065546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DA83420" w14:textId="77777777" w:rsidR="00345742" w:rsidRDefault="00274284">
          <w:pPr>
            <w:pStyle w:val="TDC3"/>
            <w:tabs>
              <w:tab w:val="left" w:pos="1320"/>
              <w:tab w:val="right" w:leader="dot" w:pos="8211"/>
            </w:tabs>
            <w:rPr>
              <w:rFonts w:asciiTheme="minorHAnsi" w:eastAsiaTheme="minorEastAsia" w:hAnsiTheme="minorHAnsi" w:cstheme="minorBidi"/>
              <w:noProof/>
              <w:sz w:val="22"/>
              <w:szCs w:val="22"/>
            </w:rPr>
          </w:pPr>
          <w:hyperlink w:anchor="_Toc121065547" w:history="1">
            <w:r w:rsidR="00345742" w:rsidRPr="00C87841">
              <w:rPr>
                <w:rStyle w:val="Hipervnculo"/>
                <w:noProof/>
              </w:rPr>
              <w:t>1.2.1.</w:t>
            </w:r>
            <w:r w:rsidR="00345742">
              <w:rPr>
                <w:rFonts w:asciiTheme="minorHAnsi" w:eastAsiaTheme="minorEastAsia" w:hAnsiTheme="minorHAnsi" w:cstheme="minorBidi"/>
                <w:noProof/>
                <w:sz w:val="22"/>
                <w:szCs w:val="22"/>
              </w:rPr>
              <w:tab/>
            </w:r>
            <w:r w:rsidR="00345742" w:rsidRPr="00C87841">
              <w:rPr>
                <w:rStyle w:val="Hipervnculo"/>
                <w:noProof/>
              </w:rPr>
              <w:t>Objetivo General:</w:t>
            </w:r>
            <w:r w:rsidR="00345742">
              <w:rPr>
                <w:noProof/>
                <w:webHidden/>
              </w:rPr>
              <w:tab/>
            </w:r>
            <w:r w:rsidR="00345742">
              <w:rPr>
                <w:noProof/>
                <w:webHidden/>
              </w:rPr>
              <w:fldChar w:fldCharType="begin"/>
            </w:r>
            <w:r w:rsidR="00345742">
              <w:rPr>
                <w:noProof/>
                <w:webHidden/>
              </w:rPr>
              <w:instrText xml:space="preserve"> PAGEREF _Toc121065547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E4AF87" w14:textId="77777777" w:rsidR="00345742" w:rsidRDefault="00274284">
          <w:pPr>
            <w:pStyle w:val="TDC3"/>
            <w:tabs>
              <w:tab w:val="left" w:pos="1320"/>
              <w:tab w:val="right" w:leader="dot" w:pos="8211"/>
            </w:tabs>
            <w:rPr>
              <w:rFonts w:asciiTheme="minorHAnsi" w:eastAsiaTheme="minorEastAsia" w:hAnsiTheme="minorHAnsi" w:cstheme="minorBidi"/>
              <w:noProof/>
              <w:sz w:val="22"/>
              <w:szCs w:val="22"/>
            </w:rPr>
          </w:pPr>
          <w:hyperlink w:anchor="_Toc121065548" w:history="1">
            <w:r w:rsidR="00345742" w:rsidRPr="00C87841">
              <w:rPr>
                <w:rStyle w:val="Hipervnculo"/>
                <w:noProof/>
              </w:rPr>
              <w:t>1.2.2.</w:t>
            </w:r>
            <w:r w:rsidR="00345742">
              <w:rPr>
                <w:rFonts w:asciiTheme="minorHAnsi" w:eastAsiaTheme="minorEastAsia" w:hAnsiTheme="minorHAnsi" w:cstheme="minorBidi"/>
                <w:noProof/>
                <w:sz w:val="22"/>
                <w:szCs w:val="22"/>
              </w:rPr>
              <w:tab/>
            </w:r>
            <w:r w:rsidR="00345742" w:rsidRPr="00C87841">
              <w:rPr>
                <w:rStyle w:val="Hipervnculo"/>
                <w:noProof/>
              </w:rPr>
              <w:t>Objetivos Específicos:</w:t>
            </w:r>
            <w:r w:rsidR="00345742">
              <w:rPr>
                <w:noProof/>
                <w:webHidden/>
              </w:rPr>
              <w:tab/>
            </w:r>
            <w:r w:rsidR="00345742">
              <w:rPr>
                <w:noProof/>
                <w:webHidden/>
              </w:rPr>
              <w:fldChar w:fldCharType="begin"/>
            </w:r>
            <w:r w:rsidR="00345742">
              <w:rPr>
                <w:noProof/>
                <w:webHidden/>
              </w:rPr>
              <w:instrText xml:space="preserve"> PAGEREF _Toc121065548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2EAA48"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49" w:history="1">
            <w:r w:rsidR="00345742" w:rsidRPr="00C87841">
              <w:rPr>
                <w:rStyle w:val="Hipervnculo"/>
                <w:noProof/>
              </w:rPr>
              <w:t>1.3.</w:t>
            </w:r>
            <w:r w:rsidR="00345742">
              <w:rPr>
                <w:rFonts w:asciiTheme="minorHAnsi" w:eastAsiaTheme="minorEastAsia" w:hAnsiTheme="minorHAnsi" w:cstheme="minorBidi"/>
                <w:noProof/>
                <w:sz w:val="22"/>
                <w:szCs w:val="22"/>
              </w:rPr>
              <w:tab/>
            </w:r>
            <w:r w:rsidR="00345742" w:rsidRPr="00C87841">
              <w:rPr>
                <w:rStyle w:val="Hipervnculo"/>
                <w:noProof/>
              </w:rPr>
              <w:t>Estructura del documento</w:t>
            </w:r>
            <w:r w:rsidR="00345742">
              <w:rPr>
                <w:noProof/>
                <w:webHidden/>
              </w:rPr>
              <w:tab/>
            </w:r>
            <w:r w:rsidR="00345742">
              <w:rPr>
                <w:noProof/>
                <w:webHidden/>
              </w:rPr>
              <w:fldChar w:fldCharType="begin"/>
            </w:r>
            <w:r w:rsidR="00345742">
              <w:rPr>
                <w:noProof/>
                <w:webHidden/>
              </w:rPr>
              <w:instrText xml:space="preserve"> PAGEREF _Toc121065549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14756A2"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50" w:history="1">
            <w:r w:rsidR="00345742" w:rsidRPr="00C87841">
              <w:rPr>
                <w:rStyle w:val="Hipervnculo"/>
                <w:noProof/>
              </w:rPr>
              <w:t>Capítulo 2</w:t>
            </w:r>
            <w:r w:rsidR="00345742">
              <w:rPr>
                <w:noProof/>
                <w:webHidden/>
              </w:rPr>
              <w:tab/>
            </w:r>
            <w:r w:rsidR="00345742">
              <w:rPr>
                <w:noProof/>
                <w:webHidden/>
              </w:rPr>
              <w:fldChar w:fldCharType="begin"/>
            </w:r>
            <w:r w:rsidR="00345742">
              <w:rPr>
                <w:noProof/>
                <w:webHidden/>
              </w:rPr>
              <w:instrText xml:space="preserve"> PAGEREF _Toc121065550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58D373D2"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51" w:history="1">
            <w:r w:rsidR="00345742" w:rsidRPr="00C87841">
              <w:rPr>
                <w:rStyle w:val="Hipervnculo"/>
                <w:noProof/>
              </w:rPr>
              <w:t>Marco Teórico</w:t>
            </w:r>
            <w:r w:rsidR="00345742">
              <w:rPr>
                <w:noProof/>
                <w:webHidden/>
              </w:rPr>
              <w:tab/>
            </w:r>
            <w:r w:rsidR="00345742">
              <w:rPr>
                <w:noProof/>
                <w:webHidden/>
              </w:rPr>
              <w:fldChar w:fldCharType="begin"/>
            </w:r>
            <w:r w:rsidR="00345742">
              <w:rPr>
                <w:noProof/>
                <w:webHidden/>
              </w:rPr>
              <w:instrText xml:space="preserve"> PAGEREF _Toc121065551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30F1994"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52" w:history="1">
            <w:r w:rsidR="00345742" w:rsidRPr="00C87841">
              <w:rPr>
                <w:rStyle w:val="Hipervnculo"/>
                <w:noProof/>
              </w:rPr>
              <w:t>2.1.</w:t>
            </w:r>
            <w:r w:rsidR="00345742">
              <w:rPr>
                <w:rFonts w:asciiTheme="minorHAnsi" w:eastAsiaTheme="minorEastAsia" w:hAnsiTheme="minorHAnsi" w:cstheme="minorBidi"/>
                <w:noProof/>
                <w:sz w:val="22"/>
                <w:szCs w:val="22"/>
              </w:rPr>
              <w:tab/>
            </w:r>
            <w:r w:rsidR="00345742" w:rsidRPr="00C87841">
              <w:rPr>
                <w:rStyle w:val="Hipervnculo"/>
                <w:noProof/>
              </w:rPr>
              <w:t>Tráfico web</w:t>
            </w:r>
            <w:r w:rsidR="00345742">
              <w:rPr>
                <w:noProof/>
                <w:webHidden/>
              </w:rPr>
              <w:tab/>
            </w:r>
            <w:r w:rsidR="00345742">
              <w:rPr>
                <w:noProof/>
                <w:webHidden/>
              </w:rPr>
              <w:fldChar w:fldCharType="begin"/>
            </w:r>
            <w:r w:rsidR="00345742">
              <w:rPr>
                <w:noProof/>
                <w:webHidden/>
              </w:rPr>
              <w:instrText xml:space="preserve"> PAGEREF _Toc121065552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355517E3"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53" w:history="1">
            <w:r w:rsidR="00345742" w:rsidRPr="00C87841">
              <w:rPr>
                <w:rStyle w:val="Hipervnculo"/>
                <w:noProof/>
              </w:rPr>
              <w:t>2.2.</w:t>
            </w:r>
            <w:r w:rsidR="00345742">
              <w:rPr>
                <w:rFonts w:asciiTheme="minorHAnsi" w:eastAsiaTheme="minorEastAsia" w:hAnsiTheme="minorHAnsi" w:cstheme="minorBidi"/>
                <w:noProof/>
                <w:sz w:val="22"/>
                <w:szCs w:val="22"/>
              </w:rPr>
              <w:tab/>
            </w:r>
            <w:r w:rsidR="00345742" w:rsidRPr="00C87841">
              <w:rPr>
                <w:rStyle w:val="Hipervnculo"/>
                <w:noProof/>
              </w:rPr>
              <w:t>Series de tiempo</w:t>
            </w:r>
            <w:r w:rsidR="00345742">
              <w:rPr>
                <w:noProof/>
                <w:webHidden/>
              </w:rPr>
              <w:tab/>
            </w:r>
            <w:r w:rsidR="00345742">
              <w:rPr>
                <w:noProof/>
                <w:webHidden/>
              </w:rPr>
              <w:fldChar w:fldCharType="begin"/>
            </w:r>
            <w:r w:rsidR="00345742">
              <w:rPr>
                <w:noProof/>
                <w:webHidden/>
              </w:rPr>
              <w:instrText xml:space="preserve"> PAGEREF _Toc121065553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1C822021" w14:textId="77777777" w:rsidR="00345742" w:rsidRDefault="00274284">
          <w:pPr>
            <w:pStyle w:val="TDC2"/>
            <w:tabs>
              <w:tab w:val="left" w:pos="880"/>
              <w:tab w:val="right" w:leader="dot" w:pos="8211"/>
            </w:tabs>
            <w:rPr>
              <w:rFonts w:asciiTheme="minorHAnsi" w:eastAsiaTheme="minorEastAsia" w:hAnsiTheme="minorHAnsi" w:cstheme="minorBidi"/>
              <w:noProof/>
              <w:sz w:val="22"/>
              <w:szCs w:val="22"/>
            </w:rPr>
          </w:pPr>
          <w:hyperlink w:anchor="_Toc121065554" w:history="1">
            <w:r w:rsidR="00345742" w:rsidRPr="00C87841">
              <w:rPr>
                <w:rStyle w:val="Hipervnculo"/>
                <w:noProof/>
              </w:rPr>
              <w:t>2.3.</w:t>
            </w:r>
            <w:r w:rsidR="00345742">
              <w:rPr>
                <w:rFonts w:asciiTheme="minorHAnsi" w:eastAsiaTheme="minorEastAsia" w:hAnsiTheme="minorHAnsi" w:cstheme="minorBidi"/>
                <w:noProof/>
                <w:sz w:val="22"/>
                <w:szCs w:val="22"/>
              </w:rPr>
              <w:tab/>
            </w:r>
            <w:r w:rsidR="00345742" w:rsidRPr="00C87841">
              <w:rPr>
                <w:rStyle w:val="Hipervnculo"/>
                <w:noProof/>
              </w:rPr>
              <w:t>Pronóstico de  series de tiempo de tráfico web</w:t>
            </w:r>
            <w:r w:rsidR="00345742">
              <w:rPr>
                <w:noProof/>
                <w:webHidden/>
              </w:rPr>
              <w:tab/>
            </w:r>
            <w:r w:rsidR="00345742">
              <w:rPr>
                <w:noProof/>
                <w:webHidden/>
              </w:rPr>
              <w:fldChar w:fldCharType="begin"/>
            </w:r>
            <w:r w:rsidR="00345742">
              <w:rPr>
                <w:noProof/>
                <w:webHidden/>
              </w:rPr>
              <w:instrText xml:space="preserve"> PAGEREF _Toc121065554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7176276"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55" w:history="1">
            <w:r w:rsidR="00345742" w:rsidRPr="00C87841">
              <w:rPr>
                <w:rStyle w:val="Hipervnculo"/>
                <w:noProof/>
              </w:rPr>
              <w:t>Capítulo 3</w:t>
            </w:r>
            <w:r w:rsidR="00345742">
              <w:rPr>
                <w:noProof/>
                <w:webHidden/>
              </w:rPr>
              <w:tab/>
            </w:r>
            <w:r w:rsidR="00345742">
              <w:rPr>
                <w:noProof/>
                <w:webHidden/>
              </w:rPr>
              <w:fldChar w:fldCharType="begin"/>
            </w:r>
            <w:r w:rsidR="00345742">
              <w:rPr>
                <w:noProof/>
                <w:webHidden/>
              </w:rPr>
              <w:instrText xml:space="preserve"> PAGEREF _Toc121065555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672925DA"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56" w:history="1">
            <w:r w:rsidR="00345742" w:rsidRPr="00C87841">
              <w:rPr>
                <w:rStyle w:val="Hipervnculo"/>
                <w:noProof/>
              </w:rPr>
              <w:t>Descripción del problema</w:t>
            </w:r>
            <w:r w:rsidR="00345742">
              <w:rPr>
                <w:noProof/>
                <w:webHidden/>
              </w:rPr>
              <w:tab/>
            </w:r>
            <w:r w:rsidR="00345742">
              <w:rPr>
                <w:noProof/>
                <w:webHidden/>
              </w:rPr>
              <w:fldChar w:fldCharType="begin"/>
            </w:r>
            <w:r w:rsidR="00345742">
              <w:rPr>
                <w:noProof/>
                <w:webHidden/>
              </w:rPr>
              <w:instrText xml:space="preserve"> PAGEREF _Toc121065556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309E05FF" w14:textId="77777777" w:rsidR="00345742" w:rsidRDefault="00274284">
          <w:pPr>
            <w:pStyle w:val="TDC2"/>
            <w:tabs>
              <w:tab w:val="right" w:leader="dot" w:pos="8211"/>
            </w:tabs>
            <w:rPr>
              <w:rFonts w:asciiTheme="minorHAnsi" w:eastAsiaTheme="minorEastAsia" w:hAnsiTheme="minorHAnsi" w:cstheme="minorBidi"/>
              <w:noProof/>
              <w:sz w:val="22"/>
              <w:szCs w:val="22"/>
            </w:rPr>
          </w:pPr>
          <w:hyperlink w:anchor="_Toc121065557" w:history="1">
            <w:r w:rsidR="00345742" w:rsidRPr="00C87841">
              <w:rPr>
                <w:rStyle w:val="Hipervnculo"/>
                <w:bCs/>
                <w:iCs/>
                <w:noProof/>
              </w:rPr>
              <w:t>3.1 La Universidad Nacional de Misiones</w:t>
            </w:r>
            <w:r w:rsidR="00345742">
              <w:rPr>
                <w:noProof/>
                <w:webHidden/>
              </w:rPr>
              <w:tab/>
            </w:r>
            <w:r w:rsidR="00345742">
              <w:rPr>
                <w:noProof/>
                <w:webHidden/>
              </w:rPr>
              <w:fldChar w:fldCharType="begin"/>
            </w:r>
            <w:r w:rsidR="00345742">
              <w:rPr>
                <w:noProof/>
                <w:webHidden/>
              </w:rPr>
              <w:instrText xml:space="preserve"> PAGEREF _Toc121065557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3958CD65" w14:textId="77777777" w:rsidR="00345742" w:rsidRDefault="00274284">
          <w:pPr>
            <w:pStyle w:val="TDC2"/>
            <w:tabs>
              <w:tab w:val="right" w:leader="dot" w:pos="8211"/>
            </w:tabs>
            <w:rPr>
              <w:rFonts w:asciiTheme="minorHAnsi" w:eastAsiaTheme="minorEastAsia" w:hAnsiTheme="minorHAnsi" w:cstheme="minorBidi"/>
              <w:noProof/>
              <w:sz w:val="22"/>
              <w:szCs w:val="22"/>
            </w:rPr>
          </w:pPr>
          <w:hyperlink w:anchor="_Toc121065558" w:history="1">
            <w:r w:rsidR="00345742" w:rsidRPr="00C87841">
              <w:rPr>
                <w:rStyle w:val="Hipervnculo"/>
                <w:bCs/>
                <w:iCs/>
                <w:noProof/>
              </w:rPr>
              <w:t>3.2 El problema</w:t>
            </w:r>
            <w:r w:rsidR="00345742">
              <w:rPr>
                <w:noProof/>
                <w:webHidden/>
              </w:rPr>
              <w:tab/>
            </w:r>
            <w:r w:rsidR="00345742">
              <w:rPr>
                <w:noProof/>
                <w:webHidden/>
              </w:rPr>
              <w:fldChar w:fldCharType="begin"/>
            </w:r>
            <w:r w:rsidR="00345742">
              <w:rPr>
                <w:noProof/>
                <w:webHidden/>
              </w:rPr>
              <w:instrText xml:space="preserve"> PAGEREF _Toc121065558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1ECC79A7"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59" w:history="1">
            <w:r w:rsidR="00345742" w:rsidRPr="00C87841">
              <w:rPr>
                <w:rStyle w:val="Hipervnculo"/>
                <w:noProof/>
              </w:rPr>
              <w:t>Capítulo 4</w:t>
            </w:r>
            <w:r w:rsidR="00345742">
              <w:rPr>
                <w:noProof/>
                <w:webHidden/>
              </w:rPr>
              <w:tab/>
            </w:r>
            <w:r w:rsidR="00345742">
              <w:rPr>
                <w:noProof/>
                <w:webHidden/>
              </w:rPr>
              <w:fldChar w:fldCharType="begin"/>
            </w:r>
            <w:r w:rsidR="00345742">
              <w:rPr>
                <w:noProof/>
                <w:webHidden/>
              </w:rPr>
              <w:instrText xml:space="preserve"> PAGEREF _Toc121065559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2563CCF8"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60" w:history="1">
            <w:r w:rsidR="00345742" w:rsidRPr="00C87841">
              <w:rPr>
                <w:rStyle w:val="Hipervnculo"/>
                <w:noProof/>
              </w:rPr>
              <w:t>Solución Propuesta</w:t>
            </w:r>
            <w:r w:rsidR="00345742">
              <w:rPr>
                <w:noProof/>
                <w:webHidden/>
              </w:rPr>
              <w:tab/>
            </w:r>
            <w:r w:rsidR="00345742">
              <w:rPr>
                <w:noProof/>
                <w:webHidden/>
              </w:rPr>
              <w:fldChar w:fldCharType="begin"/>
            </w:r>
            <w:r w:rsidR="00345742">
              <w:rPr>
                <w:noProof/>
                <w:webHidden/>
              </w:rPr>
              <w:instrText xml:space="preserve"> PAGEREF _Toc121065560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00BAFCA5" w14:textId="77777777" w:rsidR="00345742" w:rsidRDefault="00274284">
          <w:pPr>
            <w:pStyle w:val="TDC2"/>
            <w:tabs>
              <w:tab w:val="right" w:leader="dot" w:pos="8211"/>
            </w:tabs>
            <w:rPr>
              <w:rFonts w:asciiTheme="minorHAnsi" w:eastAsiaTheme="minorEastAsia" w:hAnsiTheme="minorHAnsi" w:cstheme="minorBidi"/>
              <w:noProof/>
              <w:sz w:val="22"/>
              <w:szCs w:val="22"/>
            </w:rPr>
          </w:pPr>
          <w:hyperlink w:anchor="_Toc121065561" w:history="1">
            <w:r w:rsidR="00345742" w:rsidRPr="00C87841">
              <w:rPr>
                <w:rStyle w:val="Hipervnculo"/>
                <w:noProof/>
              </w:rPr>
              <w:t>4.1 Materiales y Métodos</w:t>
            </w:r>
            <w:r w:rsidR="00345742">
              <w:rPr>
                <w:noProof/>
                <w:webHidden/>
              </w:rPr>
              <w:tab/>
            </w:r>
            <w:r w:rsidR="00345742">
              <w:rPr>
                <w:noProof/>
                <w:webHidden/>
              </w:rPr>
              <w:fldChar w:fldCharType="begin"/>
            </w:r>
            <w:r w:rsidR="00345742">
              <w:rPr>
                <w:noProof/>
                <w:webHidden/>
              </w:rPr>
              <w:instrText xml:space="preserve"> PAGEREF _Toc121065561 \h </w:instrText>
            </w:r>
            <w:r w:rsidR="00345742">
              <w:rPr>
                <w:noProof/>
                <w:webHidden/>
              </w:rPr>
            </w:r>
            <w:r w:rsidR="00345742">
              <w:rPr>
                <w:noProof/>
                <w:webHidden/>
              </w:rPr>
              <w:fldChar w:fldCharType="separate"/>
            </w:r>
            <w:r w:rsidR="00345742">
              <w:rPr>
                <w:noProof/>
                <w:webHidden/>
              </w:rPr>
              <w:t>9</w:t>
            </w:r>
            <w:r w:rsidR="00345742">
              <w:rPr>
                <w:noProof/>
                <w:webHidden/>
              </w:rPr>
              <w:fldChar w:fldCharType="end"/>
            </w:r>
          </w:hyperlink>
        </w:p>
        <w:p w14:paraId="207B0269" w14:textId="77777777" w:rsidR="00345742" w:rsidRDefault="00274284">
          <w:pPr>
            <w:pStyle w:val="TDC2"/>
            <w:tabs>
              <w:tab w:val="right" w:leader="dot" w:pos="8211"/>
            </w:tabs>
            <w:rPr>
              <w:rFonts w:asciiTheme="minorHAnsi" w:eastAsiaTheme="minorEastAsia" w:hAnsiTheme="minorHAnsi" w:cstheme="minorBidi"/>
              <w:noProof/>
              <w:sz w:val="22"/>
              <w:szCs w:val="22"/>
            </w:rPr>
          </w:pPr>
          <w:hyperlink w:anchor="_Toc121065562" w:history="1">
            <w:r w:rsidR="00345742" w:rsidRPr="00C87841">
              <w:rPr>
                <w:rStyle w:val="Hipervnculo"/>
                <w:bCs/>
                <w:iCs/>
                <w:noProof/>
              </w:rPr>
              <w:t>4.2 Modelos</w:t>
            </w:r>
            <w:r w:rsidR="00345742">
              <w:rPr>
                <w:noProof/>
                <w:webHidden/>
              </w:rPr>
              <w:tab/>
            </w:r>
            <w:r w:rsidR="00345742">
              <w:rPr>
                <w:noProof/>
                <w:webHidden/>
              </w:rPr>
              <w:fldChar w:fldCharType="begin"/>
            </w:r>
            <w:r w:rsidR="00345742">
              <w:rPr>
                <w:noProof/>
                <w:webHidden/>
              </w:rPr>
              <w:instrText xml:space="preserve"> PAGEREF _Toc121065562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2A184007" w14:textId="77777777" w:rsidR="00345742" w:rsidRDefault="00274284">
          <w:pPr>
            <w:pStyle w:val="TDC2"/>
            <w:tabs>
              <w:tab w:val="right" w:leader="dot" w:pos="8211"/>
            </w:tabs>
            <w:rPr>
              <w:rFonts w:asciiTheme="minorHAnsi" w:eastAsiaTheme="minorEastAsia" w:hAnsiTheme="minorHAnsi" w:cstheme="minorBidi"/>
              <w:noProof/>
              <w:sz w:val="22"/>
              <w:szCs w:val="22"/>
            </w:rPr>
          </w:pPr>
          <w:hyperlink w:anchor="_Toc121065563" w:history="1">
            <w:r w:rsidR="00345742" w:rsidRPr="00C87841">
              <w:rPr>
                <w:rStyle w:val="Hipervnculo"/>
                <w:bCs/>
                <w:iCs/>
                <w:noProof/>
              </w:rPr>
              <w:t>3.5 Selección de Modelos</w:t>
            </w:r>
            <w:r w:rsidR="00345742">
              <w:rPr>
                <w:noProof/>
                <w:webHidden/>
              </w:rPr>
              <w:tab/>
            </w:r>
            <w:r w:rsidR="00345742">
              <w:rPr>
                <w:noProof/>
                <w:webHidden/>
              </w:rPr>
              <w:fldChar w:fldCharType="begin"/>
            </w:r>
            <w:r w:rsidR="00345742">
              <w:rPr>
                <w:noProof/>
                <w:webHidden/>
              </w:rPr>
              <w:instrText xml:space="preserve"> PAGEREF _Toc12106556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7F5D0F43" w14:textId="77777777" w:rsidR="00345742" w:rsidRDefault="00274284">
          <w:pPr>
            <w:pStyle w:val="TDC1"/>
            <w:tabs>
              <w:tab w:val="right" w:leader="dot" w:pos="8211"/>
            </w:tabs>
            <w:rPr>
              <w:rFonts w:asciiTheme="minorHAnsi" w:eastAsiaTheme="minorEastAsia" w:hAnsiTheme="minorHAnsi" w:cstheme="minorBidi"/>
              <w:noProof/>
              <w:sz w:val="22"/>
              <w:szCs w:val="22"/>
            </w:rPr>
          </w:pPr>
          <w:hyperlink w:anchor="_Toc121065564" w:history="1">
            <w:r w:rsidR="00345742" w:rsidRPr="00C87841">
              <w:rPr>
                <w:rStyle w:val="Hipervnculo"/>
                <w:noProof/>
              </w:rPr>
              <w:t>Bibliografía</w:t>
            </w:r>
            <w:r w:rsidR="00345742">
              <w:rPr>
                <w:noProof/>
                <w:webHidden/>
              </w:rPr>
              <w:tab/>
            </w:r>
            <w:r w:rsidR="00345742">
              <w:rPr>
                <w:noProof/>
                <w:webHidden/>
              </w:rPr>
              <w:fldChar w:fldCharType="begin"/>
            </w:r>
            <w:r w:rsidR="00345742">
              <w:rPr>
                <w:noProof/>
                <w:webHidden/>
              </w:rPr>
              <w:instrText xml:space="preserve"> PAGEREF _Toc121065564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2106554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2106554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2106554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2106554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2106554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r w:rsidR="00FF5C09">
        <w:t>U.Na.M.</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2106554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2106554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2106555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2106555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53572354" w:rsidR="004833B4" w:rsidRDefault="00C016C7" w:rsidP="004833B4">
      <w:r>
        <w:t xml:space="preserve">En este capítulo se presenta el marco teórico del trabajo realizado, comenzando con la definición de </w:t>
      </w:r>
      <w:r w:rsidR="00743FEF">
        <w:t>tráfico web y series de tiempo, luego finalizando con variados ejemplos de la literatura de distintas tecnologías que realizan el pronóstico de series de tiempo de tráfico web</w:t>
      </w:r>
      <w:r w:rsidR="00263337">
        <w:t>…</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2106555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16267982" w:rsidR="002957FB" w:rsidRDefault="00B25C4A" w:rsidP="00412E0D">
      <w:r w:rsidRPr="00091F42">
        <w:t>Trafico web es la cantidad de datos enviados y recibidos por los visitantes de un sitio web lo cual es determinado por el número de visitas y el número de páginas que ellos visitan</w:t>
      </w:r>
      <w:r w:rsidR="002957FB" w:rsidRPr="00091F42">
        <w:fldChar w:fldCharType="begin" w:fldLock="1"/>
      </w:r>
      <w:r w:rsidR="00843A7A" w:rsidRPr="00091F42">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2957FB" w:rsidRPr="00091F42">
        <w:rPr>
          <w:noProof/>
        </w:rPr>
        <w:t>[1]</w:t>
      </w:r>
      <w:r w:rsidR="002957FB" w:rsidRPr="00091F42">
        <w:fldChar w:fldCharType="end"/>
      </w:r>
      <w:r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21065553"/>
      <w:r w:rsidRPr="00245FB5">
        <w:rPr>
          <w:szCs w:val="28"/>
        </w:rPr>
        <w:t>Series de tiempo</w:t>
      </w:r>
      <w:bookmarkEnd w:id="15"/>
    </w:p>
    <w:p w14:paraId="12CF1728" w14:textId="77777777" w:rsidR="00245FB5" w:rsidRPr="00245FB5" w:rsidRDefault="00245FB5" w:rsidP="00245FB5"/>
    <w:p w14:paraId="413751E7" w14:textId="14EEE52D" w:rsidR="00412E0D" w:rsidRPr="00B75457" w:rsidRDefault="00245FB5" w:rsidP="00DC091E">
      <w:r>
        <w:rPr>
          <w:sz w:val="28"/>
          <w:szCs w:val="28"/>
        </w:rPr>
        <w:tab/>
      </w:r>
      <w:r w:rsidRPr="00245FB5">
        <w:t>Las series de tiempo son una secuencia de datos medidos secuencialmente en el tiempo</w:t>
      </w:r>
      <w:r>
        <w:fldChar w:fldCharType="begin" w:fldLock="1"/>
      </w:r>
      <w:r>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Pr="00245FB5">
        <w:rPr>
          <w:noProof/>
        </w:rPr>
        <w:t>[2]</w:t>
      </w:r>
      <w:r>
        <w:fldChar w:fldCharType="end"/>
      </w:r>
      <w:r w:rsidR="00E953D0">
        <w:t xml:space="preserve">; los datos de las series de tiempo son registrados en intervalos de tiempos constantes de manera sucesiva, </w:t>
      </w:r>
      <w:r w:rsidR="00DC091E">
        <w:t>e</w:t>
      </w:r>
      <w:r w:rsidR="00DC091E" w:rsidRPr="00460128">
        <w:t xml:space="preserve">ntre los componentes de las series de tiempo </w:t>
      </w:r>
      <w:r w:rsidR="00DC091E">
        <w:t>está la t</w:t>
      </w:r>
      <w:r w:rsidR="00DC091E" w:rsidRPr="00460128">
        <w:t>endencia la cual es el movimiento sostenido a largo plazo de la serie, otra componente es la cíclica que serían las fluctuaciones que se repiten en fo</w:t>
      </w:r>
      <w:r w:rsidR="00DC091E">
        <w:t>rma periódica mayores a un año</w:t>
      </w:r>
      <w:r w:rsidR="00DC091E" w:rsidRPr="00460128">
        <w:t xml:space="preserve">, luego </w:t>
      </w:r>
      <w:r w:rsidR="00DC091E">
        <w:t xml:space="preserve">está </w:t>
      </w:r>
      <w:r w:rsidR="00DC091E" w:rsidRPr="00460128">
        <w:t xml:space="preserve">la componente estacional que son movimientos </w:t>
      </w:r>
      <w:r w:rsidR="00DC091E">
        <w:t>repetitivos</w:t>
      </w:r>
      <w:r w:rsidR="00DC091E" w:rsidRPr="00460128">
        <w:t xml:space="preserve"> durante </w:t>
      </w:r>
      <w:r w:rsidR="00DC091E">
        <w:t xml:space="preserve">un ciclo de tiempo la estacionalidad se puede dividir en horas, días, semanas, meses, trimestral y anual; finalmente tenemos </w:t>
      </w:r>
      <w:r w:rsidR="00F57415">
        <w:t xml:space="preserve">al ruido el cual es un </w:t>
      </w:r>
      <w:r w:rsidR="00DC091E">
        <w:t>componente</w:t>
      </w:r>
      <w:r w:rsidR="00F57415">
        <w:t xml:space="preserve"> impredecible</w:t>
      </w:r>
      <w:r w:rsidR="00F57415">
        <w:fldChar w:fldCharType="begin" w:fldLock="1"/>
      </w:r>
      <w:r w:rsidR="00F02965">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F57415" w:rsidRPr="00F57415">
        <w:rPr>
          <w:noProof/>
        </w:rPr>
        <w:t>[3]</w:t>
      </w:r>
      <w:r w:rsidR="00F57415">
        <w:fldChar w:fldCharType="end"/>
      </w:r>
      <w:r w:rsidR="00F57415">
        <w:t>.</w:t>
      </w:r>
    </w:p>
    <w:p w14:paraId="35999632" w14:textId="77777777" w:rsidR="00245FB5" w:rsidRPr="00B75457" w:rsidRDefault="00245FB5" w:rsidP="00412E0D"/>
    <w:p w14:paraId="0A68F2FF" w14:textId="693A66F9" w:rsidR="00412E0D" w:rsidRPr="00727A74" w:rsidRDefault="00412E0D" w:rsidP="00BF62BC">
      <w:pPr>
        <w:pStyle w:val="Ttulo2"/>
        <w:numPr>
          <w:ilvl w:val="0"/>
          <w:numId w:val="3"/>
        </w:numPr>
        <w:ind w:left="426"/>
        <w:rPr>
          <w:szCs w:val="28"/>
        </w:rPr>
      </w:pPr>
      <w:bookmarkStart w:id="16" w:name="_Toc121065554"/>
      <w:bookmarkStart w:id="17" w:name="_Toc114647323"/>
      <w:r w:rsidRPr="00727A74">
        <w:rPr>
          <w:szCs w:val="28"/>
        </w:rPr>
        <w:t>Pronóstico de  series de tiempo de tráfico web</w:t>
      </w:r>
      <w:bookmarkEnd w:id="16"/>
      <w:r w:rsidRPr="00727A74">
        <w:rPr>
          <w:szCs w:val="28"/>
        </w:rPr>
        <w:t xml:space="preserve"> </w:t>
      </w:r>
      <w:bookmarkEnd w:id="17"/>
    </w:p>
    <w:p w14:paraId="6E410FEE" w14:textId="77777777" w:rsidR="004833B4" w:rsidRDefault="004833B4" w:rsidP="004833B4"/>
    <w:p w14:paraId="4006AF7C" w14:textId="44F12B5A" w:rsidR="00D55889" w:rsidRDefault="002D016A" w:rsidP="004833B4">
      <w:r>
        <w:t xml:space="preserve">El pronóstico de series de tiempo </w:t>
      </w:r>
      <w:r w:rsidR="00E953D0">
        <w:t>es el proceso de predeci</w:t>
      </w:r>
      <w:r w:rsidR="007E17F8">
        <w:t>r el valor futuro de los datos de una serie de tiempo basado en las observaciones pasadas y otras entradas</w:t>
      </w:r>
      <w:r w:rsidR="007E17F8">
        <w:fldChar w:fldCharType="begin" w:fldLock="1"/>
      </w:r>
      <w:r w:rsidR="00F57415">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7E17F8">
        <w:fldChar w:fldCharType="separate"/>
      </w:r>
      <w:r w:rsidR="007E17F8" w:rsidRPr="007E17F8">
        <w:rPr>
          <w:noProof/>
        </w:rPr>
        <w:t>[3]</w:t>
      </w:r>
      <w:r w:rsidR="007E17F8">
        <w:fldChar w:fldCharType="end"/>
      </w:r>
    </w:p>
    <w:p w14:paraId="62CD3144" w14:textId="3A48946D" w:rsidR="006C1F94" w:rsidRDefault="00B53580" w:rsidP="004833B4">
      <w:r w:rsidRPr="00460128">
        <w:t xml:space="preserve">Entre las formas del pronóstico de series de tiempo de </w:t>
      </w:r>
      <w:r>
        <w:t>tráfico</w:t>
      </w:r>
      <w:r w:rsidRPr="00460128">
        <w:t xml:space="preserve"> web </w:t>
      </w:r>
      <w:r>
        <w:t>existe</w:t>
      </w:r>
      <w:r w:rsidRPr="00460128">
        <w:t xml:space="preserve"> la</w:t>
      </w:r>
      <w:r>
        <w:t xml:space="preserve"> técnica de redes</w:t>
      </w:r>
      <w:r w:rsidR="00EB422F">
        <w:t xml:space="preserve"> </w:t>
      </w:r>
      <w:proofErr w:type="spellStart"/>
      <w:r w:rsidR="00EB422F" w:rsidRPr="006E56C1">
        <w:rPr>
          <w:i/>
        </w:rPr>
        <w:t>Generative</w:t>
      </w:r>
      <w:proofErr w:type="spellEnd"/>
      <w:r w:rsidR="00EB422F" w:rsidRPr="006E56C1">
        <w:rPr>
          <w:i/>
        </w:rPr>
        <w:t xml:space="preserve"> </w:t>
      </w:r>
      <w:proofErr w:type="spellStart"/>
      <w:r w:rsidR="00EB422F" w:rsidRPr="006E56C1">
        <w:rPr>
          <w:i/>
        </w:rPr>
        <w:t>Adversarial</w:t>
      </w:r>
      <w:proofErr w:type="spellEnd"/>
      <w:r w:rsidR="00EB422F" w:rsidRPr="006E56C1">
        <w:rPr>
          <w:i/>
        </w:rPr>
        <w:t xml:space="preserve"> </w:t>
      </w:r>
      <w:proofErr w:type="spellStart"/>
      <w:r w:rsidR="00EB422F" w:rsidRPr="006E56C1">
        <w:rPr>
          <w:i/>
        </w:rPr>
        <w:t>model</w:t>
      </w:r>
      <w:proofErr w:type="spellEnd"/>
      <w:r w:rsidR="00EB422F" w:rsidRPr="006E56C1">
        <w:rPr>
          <w:i/>
        </w:rPr>
        <w:t xml:space="preserve"> </w:t>
      </w:r>
      <w:r w:rsidR="00EB422F">
        <w:t>(GAN)</w:t>
      </w:r>
      <w:ins w:id="18" w:author="enrique gauto sand" w:date="2022-10-07T17:51:00Z">
        <w:r w:rsidR="008B2A42">
          <w:fldChar w:fldCharType="begin" w:fldLock="1"/>
        </w:r>
      </w:ins>
      <w:r w:rsidR="00F5741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rsidR="008B2A42">
        <w:fldChar w:fldCharType="separate"/>
      </w:r>
      <w:r w:rsidR="007E17F8" w:rsidRPr="007E17F8">
        <w:rPr>
          <w:noProof/>
        </w:rPr>
        <w:t>[4]</w:t>
      </w:r>
      <w:ins w:id="19" w:author="enrique gauto sand" w:date="2022-10-07T17:51:00Z">
        <w:r w:rsidR="008B2A42">
          <w:fldChar w:fldCharType="end"/>
        </w:r>
      </w:ins>
      <w:r w:rsidR="00EB422F">
        <w:t xml:space="preserve"> con </w:t>
      </w:r>
      <w:r w:rsidR="005822AC" w:rsidRPr="00E35C31">
        <w:rPr>
          <w:i/>
        </w:rPr>
        <w:t>Long Short Term Memory</w:t>
      </w:r>
      <w:r w:rsidR="005822AC" w:rsidRPr="00625A8E">
        <w:t xml:space="preserve"> (LSTM</w:t>
      </w:r>
      <w:r w:rsidR="005822AC">
        <w:t>)</w:t>
      </w:r>
      <w:r w:rsidR="005822AC">
        <w:fldChar w:fldCharType="begin" w:fldLock="1"/>
      </w:r>
      <w:r w:rsidR="00F57415">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rsidR="005822AC">
        <w:fldChar w:fldCharType="separate"/>
      </w:r>
      <w:r w:rsidR="007E17F8" w:rsidRPr="007E17F8">
        <w:rPr>
          <w:noProof/>
        </w:rPr>
        <w:t>[5]</w:t>
      </w:r>
      <w:r w:rsidR="005822AC">
        <w:fldChar w:fldCharType="end"/>
      </w:r>
      <w:r w:rsidR="005822AC">
        <w:t xml:space="preserve"> </w:t>
      </w:r>
      <w:r w:rsidR="00EB422F">
        <w:t xml:space="preserve">como generador y un </w:t>
      </w:r>
      <w:proofErr w:type="spellStart"/>
      <w:r w:rsidR="00EB422F">
        <w:t>perceptrón</w:t>
      </w:r>
      <w:proofErr w:type="spellEnd"/>
      <w:r w:rsidR="00EB422F">
        <w:t xml:space="preserve"> multicapa (MLP)</w:t>
      </w:r>
      <w:ins w:id="20" w:author="enrique gauto sand" w:date="2022-10-07T17:51:00Z">
        <w:r w:rsidR="008B2A42">
          <w:fldChar w:fldCharType="begin" w:fldLock="1"/>
        </w:r>
      </w:ins>
      <w:r w:rsidR="00F5741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rsidR="008B2A42">
        <w:fldChar w:fldCharType="separate"/>
      </w:r>
      <w:r w:rsidR="007E17F8" w:rsidRPr="007E17F8">
        <w:rPr>
          <w:noProof/>
        </w:rPr>
        <w:t>[4]</w:t>
      </w:r>
      <w:ins w:id="21" w:author="enrique gauto sand" w:date="2022-10-07T17:51:00Z">
        <w:r w:rsidR="008B2A42">
          <w:fldChar w:fldCharType="end"/>
        </w:r>
      </w:ins>
      <w:r w:rsidR="00EB422F">
        <w:t xml:space="preserve"> como discriminador para generar series de tiempo dado el dataset real, finalmente se realizaría el pronóstico con la librería </w:t>
      </w:r>
      <w:proofErr w:type="spellStart"/>
      <w:r w:rsidR="00EB422F">
        <w:t>prophet</w:t>
      </w:r>
      <w:proofErr w:type="spellEnd"/>
      <w:r w:rsidR="00F02965">
        <w:fldChar w:fldCharType="begin" w:fldLock="1"/>
      </w:r>
      <w:r w:rsidR="00A51A44">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rsidR="00F02965">
        <w:fldChar w:fldCharType="separate"/>
      </w:r>
      <w:r w:rsidR="00F02965" w:rsidRPr="00F02965">
        <w:rPr>
          <w:noProof/>
        </w:rPr>
        <w:t>[6]</w:t>
      </w:r>
      <w:r w:rsidR="00F02965">
        <w:fldChar w:fldCharType="end"/>
      </w:r>
      <w:r w:rsidR="00F02965">
        <w:t xml:space="preserve"> </w:t>
      </w:r>
      <w:r w:rsidR="00E81E8B">
        <w:t xml:space="preserve">comparando la combinación de tecnologías anteriores con métodos estadísticos </w:t>
      </w:r>
      <w:r w:rsidR="00625D16">
        <w:t xml:space="preserve">finalmente llegando a la </w:t>
      </w:r>
      <w:r w:rsidR="00E81E8B">
        <w:t xml:space="preserve">conclusión de que no obtuvieron una diferencia notable. </w:t>
      </w:r>
    </w:p>
    <w:p w14:paraId="021029F3" w14:textId="77777777" w:rsidR="006C1F94" w:rsidRDefault="006C1F94" w:rsidP="004833B4"/>
    <w:p w14:paraId="205CD9DA" w14:textId="0D72E91A" w:rsidR="00727A74" w:rsidRPr="002957FB" w:rsidRDefault="006C1F94" w:rsidP="004833B4">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Long Short Term Memory</w:t>
      </w:r>
      <w:r w:rsidRPr="00625A8E">
        <w:t xml:space="preserve"> (LSTM)</w:t>
      </w:r>
      <w:r>
        <w:fldChar w:fldCharType="begin" w:fldLock="1"/>
      </w:r>
      <w:r w:rsidR="00F57415">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7E17F8" w:rsidRPr="007E17F8">
        <w:rPr>
          <w:noProof/>
        </w:rPr>
        <w:t>[5]</w:t>
      </w:r>
      <w:r>
        <w:fldChar w:fldCharType="end"/>
      </w:r>
      <w:r>
        <w:t xml:space="preserve"> </w:t>
      </w:r>
      <w:r w:rsidRPr="00460128">
        <w:t>con entrenamiento asíncrono distribuido</w:t>
      </w:r>
      <w:r>
        <w:t xml:space="preserve">, </w:t>
      </w:r>
      <w:r w:rsidRPr="00460128">
        <w:t>cuya métrica de desempeño 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A51A44">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F02965" w:rsidRPr="00F02965">
        <w:rPr>
          <w:noProof/>
        </w:rPr>
        <w:t>[7]</w:t>
      </w:r>
      <w:r>
        <w:fldChar w:fldCharType="end"/>
      </w:r>
      <w:r w:rsidRPr="00460128">
        <w:t xml:space="preserve"> y la pérdida de Huber</w:t>
      </w:r>
      <w:r>
        <w:fldChar w:fldCharType="begin" w:fldLock="1"/>
      </w:r>
      <w:r w:rsidR="00A51A44">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8]","plainTextFormattedCitation":"[8]","previouslyFormattedCitation":"[8]"},"properties":{"noteIndex":0},"schema":"https://github.com/citation-style-language/schema/raw/master/csl-citation.json"}</w:instrText>
      </w:r>
      <w:r>
        <w:fldChar w:fldCharType="separate"/>
      </w:r>
      <w:r w:rsidR="00F02965" w:rsidRPr="00F02965">
        <w:rPr>
          <w:noProof/>
        </w:rPr>
        <w:t>[8]</w:t>
      </w:r>
      <w:r>
        <w:fldChar w:fldCharType="end"/>
      </w:r>
      <w:r w:rsidRPr="00460128">
        <w:t xml:space="preserve"> función para probar la precisión del modelo</w:t>
      </w:r>
      <w:r w:rsidR="0015160E">
        <w:t>,</w:t>
      </w:r>
      <w:r w:rsidRPr="00460128">
        <w:t xml:space="preserve"> han logrado un buen grado de asertividad con 200 épocas pero </w:t>
      </w:r>
      <w:r>
        <w:t>en el documento científico</w:t>
      </w:r>
      <w:r>
        <w:fldChar w:fldCharType="begin" w:fldLock="1"/>
      </w:r>
      <w:r w:rsidR="00A51A4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fldChar w:fldCharType="separate"/>
      </w:r>
      <w:r w:rsidR="00F02965" w:rsidRPr="00F02965">
        <w:rPr>
          <w:noProof/>
        </w:rPr>
        <w:t>[9]</w:t>
      </w:r>
      <w:r>
        <w:fldChar w:fldCharType="end"/>
      </w:r>
      <w:r>
        <w:t xml:space="preserve"> menciona</w:t>
      </w:r>
      <w:r w:rsidRPr="00460128">
        <w:t xml:space="preserve"> que mejora con 500 y 100 siendo una conclusión no del todo certera la de si se aumentan las épocas y reduciendo considerablemente el MAE el pronóstico de series de tiempo es cada vez más preciso</w:t>
      </w:r>
      <w:r w:rsidRPr="00460128">
        <w:fldChar w:fldCharType="begin" w:fldLock="1"/>
      </w:r>
      <w:r w:rsidR="00A51A4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rsidRPr="00460128">
        <w:fldChar w:fldCharType="separate"/>
      </w:r>
      <w:r w:rsidR="00F02965" w:rsidRPr="00F02965">
        <w:rPr>
          <w:noProof/>
        </w:rPr>
        <w:t>[9]</w:t>
      </w:r>
      <w:r w:rsidRPr="00460128">
        <w:fldChar w:fldCharType="end"/>
      </w:r>
      <w:r w:rsidRPr="002957FB">
        <w:t>.</w:t>
      </w:r>
    </w:p>
    <w:p w14:paraId="14D6D4A7" w14:textId="77777777" w:rsidR="00C165E4" w:rsidRPr="002957FB" w:rsidRDefault="00C165E4" w:rsidP="004833B4"/>
    <w:p w14:paraId="10A8D7EC" w14:textId="76AE78EC" w:rsidR="00C165E4" w:rsidRPr="00C165E4" w:rsidRDefault="00C165E4" w:rsidP="004833B4">
      <w:r w:rsidRPr="00C165E4">
        <w:t>Hay otro artículo</w:t>
      </w:r>
      <w:r>
        <w:fldChar w:fldCharType="begin" w:fldLock="1"/>
      </w:r>
      <w:r w:rsidR="00843A7A">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2957FB" w:rsidRPr="002957FB">
        <w:rPr>
          <w:noProof/>
        </w:rPr>
        <w:t>[1]</w:t>
      </w:r>
      <w:r>
        <w:fldChar w:fldCharType="end"/>
      </w:r>
      <w:r w:rsidRPr="00C165E4">
        <w:t xml:space="preserve"> en el cual se menciona el u</w:t>
      </w:r>
      <w:r>
        <w:t>s</w:t>
      </w:r>
      <w:r w:rsidRPr="00C165E4">
        <w:t xml:space="preserve">o de </w:t>
      </w:r>
      <w:r w:rsidR="00B25C4A">
        <w:t>(</w:t>
      </w:r>
      <w:proofErr w:type="spellStart"/>
      <w:r w:rsidR="00B25C4A" w:rsidRPr="002D4C7A">
        <w:rPr>
          <w:i/>
        </w:rPr>
        <w:t>Recurrent</w:t>
      </w:r>
      <w:proofErr w:type="spellEnd"/>
      <w:r w:rsidR="00B25C4A" w:rsidRPr="002D4C7A">
        <w:rPr>
          <w:i/>
        </w:rPr>
        <w:t xml:space="preserve"> Neural Networks</w:t>
      </w:r>
      <w:r w:rsidR="00B25C4A">
        <w:t xml:space="preserve">) </w:t>
      </w:r>
      <w:r w:rsidRPr="00C165E4">
        <w:t>RNN seq2seq</w:t>
      </w:r>
      <w:r w:rsidRPr="00C165E4">
        <w:fldChar w:fldCharType="begin" w:fldLock="1"/>
      </w:r>
      <w:r w:rsidR="00843A7A">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2957FB" w:rsidRPr="002957FB">
        <w:rPr>
          <w:noProof/>
        </w:rPr>
        <w:t>[1]</w:t>
      </w:r>
      <w:r w:rsidRPr="00C165E4">
        <w:fldChar w:fldCharType="end"/>
      </w:r>
      <w:r w:rsidRPr="00C165E4">
        <w:t xml:space="preserve"> </w:t>
      </w:r>
      <w:r w:rsidR="002957FB" w:rsidRPr="002957FB">
        <w:t xml:space="preserve">con la ayuda de la arquitectura  </w:t>
      </w:r>
      <w:proofErr w:type="spellStart"/>
      <w:r w:rsidR="006D0732">
        <w:t>e</w:t>
      </w:r>
      <w:r w:rsidR="002957FB" w:rsidRPr="002957FB">
        <w:t>ncoder</w:t>
      </w:r>
      <w:proofErr w:type="spellEnd"/>
      <w:r w:rsidR="002957FB" w:rsidRPr="002957FB">
        <w:t>/</w:t>
      </w:r>
      <w:proofErr w:type="spellStart"/>
      <w:r w:rsidR="002957FB" w:rsidRPr="002957FB">
        <w:t>decoder</w:t>
      </w:r>
      <w:proofErr w:type="spellEnd"/>
      <w:r w:rsidR="002957FB">
        <w:t>, el</w:t>
      </w:r>
      <w:r w:rsidR="002957FB" w:rsidRPr="002957FB">
        <w:t xml:space="preserve"> </w:t>
      </w:r>
      <w:proofErr w:type="spellStart"/>
      <w:r w:rsidR="002957FB">
        <w:t>encoder</w:t>
      </w:r>
      <w:proofErr w:type="spellEnd"/>
      <w:r w:rsidR="002957FB" w:rsidRPr="002957FB">
        <w:t xml:space="preserve"> es </w:t>
      </w:r>
      <w:proofErr w:type="spellStart"/>
      <w:r w:rsidR="002957FB" w:rsidRPr="002957FB">
        <w:t>cuDNN</w:t>
      </w:r>
      <w:proofErr w:type="spellEnd"/>
      <w:r w:rsidR="002957FB" w:rsidRPr="002957FB">
        <w:t xml:space="preserve"> GRU</w:t>
      </w:r>
      <w:r w:rsidR="0015160E">
        <w:t xml:space="preserve"> (</w:t>
      </w:r>
      <w:proofErr w:type="spellStart"/>
      <w:r w:rsidR="0015160E" w:rsidRPr="0015160E">
        <w:rPr>
          <w:i/>
        </w:rPr>
        <w:t>Gate</w:t>
      </w:r>
      <w:proofErr w:type="spellEnd"/>
      <w:r w:rsidR="0015160E" w:rsidRPr="0015160E">
        <w:rPr>
          <w:i/>
        </w:rPr>
        <w:t xml:space="preserve"> </w:t>
      </w:r>
      <w:proofErr w:type="spellStart"/>
      <w:r w:rsidR="0015160E" w:rsidRPr="0015160E">
        <w:rPr>
          <w:i/>
        </w:rPr>
        <w:t>Recurrent</w:t>
      </w:r>
      <w:proofErr w:type="spellEnd"/>
      <w:r w:rsidR="0015160E" w:rsidRPr="0015160E">
        <w:rPr>
          <w:i/>
        </w:rPr>
        <w:t xml:space="preserve"> </w:t>
      </w:r>
      <w:proofErr w:type="spellStart"/>
      <w:r w:rsidR="0015160E" w:rsidRPr="0015160E">
        <w:rPr>
          <w:i/>
        </w:rPr>
        <w:t>Unit</w:t>
      </w:r>
      <w:proofErr w:type="spellEnd"/>
      <w:r w:rsidR="0015160E">
        <w:t>)</w:t>
      </w:r>
      <w:r w:rsidR="00843A7A">
        <w:fldChar w:fldCharType="begin" w:fldLock="1"/>
      </w:r>
      <w:r w:rsidR="00A51A44">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rsidR="00843A7A">
        <w:fldChar w:fldCharType="separate"/>
      </w:r>
      <w:r w:rsidR="00F02965" w:rsidRPr="00F02965">
        <w:rPr>
          <w:noProof/>
        </w:rPr>
        <w:t>[10]</w:t>
      </w:r>
      <w:r w:rsidR="00843A7A">
        <w:fldChar w:fldCharType="end"/>
      </w:r>
      <w:r w:rsidR="002957FB" w:rsidRPr="002957FB">
        <w:t xml:space="preserve"> ya que realiza la tarea con mejor velocidad en compara</w:t>
      </w:r>
      <w:r w:rsidR="00843A7A">
        <w:t>ción con los tensores regulares,</w:t>
      </w:r>
      <w:r w:rsidR="0045158A">
        <w:t xml:space="preserve"> </w:t>
      </w:r>
      <w:r w:rsidR="00843A7A">
        <w:t>e</w:t>
      </w:r>
      <w:r w:rsidR="002957FB" w:rsidRPr="002957FB">
        <w:t xml:space="preserve">l </w:t>
      </w:r>
      <w:proofErr w:type="spellStart"/>
      <w:r w:rsidR="00843A7A">
        <w:t>decoder</w:t>
      </w:r>
      <w:proofErr w:type="spellEnd"/>
      <w:r w:rsidR="00843A7A">
        <w:t xml:space="preserve"> es </w:t>
      </w:r>
      <w:proofErr w:type="spellStart"/>
      <w:r w:rsidR="00843A7A">
        <w:t>TensorFlow</w:t>
      </w:r>
      <w:proofErr w:type="spellEnd"/>
      <w:r w:rsidR="00843A7A">
        <w:t xml:space="preserve"> </w:t>
      </w:r>
      <w:proofErr w:type="spellStart"/>
      <w:r w:rsidR="00843A7A">
        <w:t>GRUBlockCell</w:t>
      </w:r>
      <w:proofErr w:type="spellEnd"/>
      <w:r w:rsidR="00843A7A">
        <w:fldChar w:fldCharType="begin" w:fldLock="1"/>
      </w:r>
      <w:r w:rsidR="00A51A44">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rsidR="00843A7A">
        <w:fldChar w:fldCharType="separate"/>
      </w:r>
      <w:r w:rsidR="00F02965" w:rsidRPr="00F02965">
        <w:rPr>
          <w:noProof/>
        </w:rPr>
        <w:t>[10]</w:t>
      </w:r>
      <w:r w:rsidR="00843A7A">
        <w:fldChar w:fldCharType="end"/>
      </w:r>
      <w:r w:rsidR="00843A7A">
        <w:t xml:space="preserve"> </w:t>
      </w:r>
      <w:r w:rsidR="002D4C7A">
        <w:t xml:space="preserve">realizando algunos cambios al modelo ganador de </w:t>
      </w:r>
      <w:r w:rsidR="002D4C7A" w:rsidRPr="002D4C7A">
        <w:rPr>
          <w:i/>
        </w:rPr>
        <w:t>Kaggle</w:t>
      </w:r>
      <w:r w:rsidR="002D4C7A">
        <w:fldChar w:fldCharType="begin" w:fldLock="1"/>
      </w:r>
      <w:r w:rsidR="00A51A44">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rsidR="002D4C7A">
        <w:fldChar w:fldCharType="separate"/>
      </w:r>
      <w:r w:rsidR="00F02965" w:rsidRPr="00F02965">
        <w:rPr>
          <w:noProof/>
        </w:rPr>
        <w:t>[10]</w:t>
      </w:r>
      <w:r w:rsidR="002D4C7A">
        <w:fldChar w:fldCharType="end"/>
      </w:r>
      <w:r w:rsidR="0015160E">
        <w:t xml:space="preserve"> y usan</w:t>
      </w:r>
      <w:r w:rsidR="002D4C7A">
        <w:t>do para medir el desempeño del modelo</w:t>
      </w:r>
      <w:r w:rsidR="0015160E">
        <w:t xml:space="preserve"> la </w:t>
      </w:r>
      <w:proofErr w:type="spellStart"/>
      <w:r w:rsidR="0015160E">
        <w:t>metrica</w:t>
      </w:r>
      <w:proofErr w:type="spellEnd"/>
      <w:r w:rsidR="002D4C7A">
        <w:t xml:space="preserve"> </w:t>
      </w:r>
      <w:proofErr w:type="spellStart"/>
      <w:r w:rsidR="002D4C7A" w:rsidRPr="00FA47D1">
        <w:rPr>
          <w:i/>
        </w:rPr>
        <w:t>Symmetric</w:t>
      </w:r>
      <w:proofErr w:type="spellEnd"/>
      <w:r w:rsidR="002D4C7A" w:rsidRPr="00FA47D1">
        <w:rPr>
          <w:i/>
        </w:rPr>
        <w:t xml:space="preserve"> Mean </w:t>
      </w:r>
      <w:proofErr w:type="spellStart"/>
      <w:r w:rsidR="002D4C7A" w:rsidRPr="00FA47D1">
        <w:rPr>
          <w:i/>
        </w:rPr>
        <w:t>Absolute</w:t>
      </w:r>
      <w:proofErr w:type="spellEnd"/>
      <w:r w:rsidR="002D4C7A" w:rsidRPr="00FA47D1">
        <w:rPr>
          <w:i/>
        </w:rPr>
        <w:t xml:space="preserve"> </w:t>
      </w:r>
      <w:proofErr w:type="spellStart"/>
      <w:r w:rsidR="002D4C7A" w:rsidRPr="00FA47D1">
        <w:rPr>
          <w:i/>
        </w:rPr>
        <w:t>Percentage</w:t>
      </w:r>
      <w:proofErr w:type="spellEnd"/>
      <w:r w:rsidR="002D4C7A" w:rsidRPr="00FA47D1">
        <w:rPr>
          <w:i/>
        </w:rPr>
        <w:t xml:space="preserve"> </w:t>
      </w:r>
      <w:r w:rsidR="00FA47D1" w:rsidRPr="00FA47D1">
        <w:rPr>
          <w:i/>
        </w:rPr>
        <w:t>E</w:t>
      </w:r>
      <w:r w:rsidR="002D4C7A" w:rsidRPr="00FA47D1">
        <w:rPr>
          <w:i/>
        </w:rPr>
        <w:t>rror</w:t>
      </w:r>
      <w:r w:rsidR="002D4C7A" w:rsidRPr="002D4C7A">
        <w:t xml:space="preserve"> (SMAPE)</w:t>
      </w:r>
      <w:r w:rsidR="002D4C7A">
        <w:fldChar w:fldCharType="begin" w:fldLock="1"/>
      </w:r>
      <w:r w:rsidR="00A51A44">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rsidR="002D4C7A">
        <w:fldChar w:fldCharType="separate"/>
      </w:r>
      <w:r w:rsidR="00F02965" w:rsidRPr="00F02965">
        <w:rPr>
          <w:noProof/>
        </w:rPr>
        <w:t>[11]</w:t>
      </w:r>
      <w:r w:rsidR="002D4C7A">
        <w:fldChar w:fldCharType="end"/>
      </w:r>
      <w:r w:rsidR="002D4C7A">
        <w:t xml:space="preserve"> obtuvieron mejores resultados</w:t>
      </w:r>
      <w:r w:rsidR="002D4C7A">
        <w:fldChar w:fldCharType="begin" w:fldLock="1"/>
      </w:r>
      <w:r w:rsidR="00091F42">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D4C7A">
        <w:fldChar w:fldCharType="separate"/>
      </w:r>
      <w:r w:rsidR="002D4C7A" w:rsidRPr="002D4C7A">
        <w:rPr>
          <w:noProof/>
        </w:rPr>
        <w:t>[1]</w:t>
      </w:r>
      <w:r w:rsidR="002D4C7A">
        <w:fldChar w:fldCharType="end"/>
      </w:r>
      <w:r w:rsidR="002D4C7A">
        <w:t>.</w:t>
      </w:r>
    </w:p>
    <w:p w14:paraId="1CEACB1C" w14:textId="77777777" w:rsidR="00924F07" w:rsidRPr="00C165E4" w:rsidRDefault="00924F07" w:rsidP="004833B4"/>
    <w:p w14:paraId="767EA52B" w14:textId="77777777" w:rsidR="00924F07" w:rsidRDefault="00924F07" w:rsidP="004833B4"/>
    <w:p w14:paraId="4D726B10" w14:textId="77777777" w:rsidR="00091F42" w:rsidRDefault="00091F42" w:rsidP="004833B4"/>
    <w:p w14:paraId="39822E89" w14:textId="5A390ECB" w:rsidR="00091F42" w:rsidRPr="00C165E4" w:rsidRDefault="00091F42" w:rsidP="004833B4">
      <w:r>
        <w:t>En otro artículo</w:t>
      </w:r>
      <w:r>
        <w:fldChar w:fldCharType="begin" w:fldLock="1"/>
      </w:r>
      <w:r w:rsidR="00A51A44">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F02965" w:rsidRPr="00F02965">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A51A44">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A51A44" w:rsidRPr="00D44C3A">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w:instrText>
      </w:r>
      <w:r w:rsidR="00A51A44" w:rsidRPr="00A51A44">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F02965" w:rsidRPr="00F02965">
        <w:rPr>
          <w:noProof/>
          <w:lang w:val="en-US"/>
        </w:rPr>
        <w:t>[12]</w:t>
      </w:r>
      <w:r>
        <w:fldChar w:fldCharType="end"/>
      </w:r>
      <w:r w:rsidRPr="00456BA0">
        <w:rPr>
          <w:lang w:val="en-US"/>
        </w:rPr>
        <w:t xml:space="preserve"> y  </w:t>
      </w:r>
      <w:proofErr w:type="spellStart"/>
      <w:r w:rsidR="00456BA0" w:rsidRPr="00456BA0">
        <w:rPr>
          <w:lang w:val="en-US"/>
        </w:rPr>
        <w:t>redes</w:t>
      </w:r>
      <w:proofErr w:type="spellEnd"/>
      <w:r w:rsidR="00456BA0" w:rsidRPr="00456BA0">
        <w:rPr>
          <w:lang w:val="en-US"/>
        </w:rPr>
        <w:t xml:space="preserve"> </w:t>
      </w:r>
      <w:r w:rsidR="00456BA0" w:rsidRPr="00456BA0">
        <w:rPr>
          <w:i/>
          <w:lang w:val="en-US"/>
        </w:rPr>
        <w:t>Nonlinear autoregressive exogenous</w:t>
      </w:r>
      <w:r w:rsidR="00456BA0" w:rsidRPr="00456BA0">
        <w:rPr>
          <w:lang w:val="en-US"/>
        </w:rPr>
        <w:t xml:space="preserve"> </w:t>
      </w:r>
      <w:r w:rsidRPr="00456BA0">
        <w:rPr>
          <w:lang w:val="en-US"/>
        </w:rPr>
        <w:t>NARX</w:t>
      </w:r>
      <w:r>
        <w:fldChar w:fldCharType="begin" w:fldLock="1"/>
      </w:r>
      <w:r w:rsidR="00A51A44">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F02965" w:rsidRPr="00F02965">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en NARX -QPSO</w:t>
      </w:r>
      <w:r>
        <w:fldChar w:fldCharType="begin" w:fldLock="1"/>
      </w:r>
      <w:r w:rsidR="00A51A44">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A51A44" w:rsidRPr="00D44C3A">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A51A44" w:rsidRPr="00A51A44">
        <w:instrText>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F02965" w:rsidRPr="00F02965">
        <w:rPr>
          <w:noProof/>
        </w:rPr>
        <w:t>[12]</w:t>
      </w:r>
      <w:r>
        <w:fldChar w:fldCharType="end"/>
      </w:r>
      <w:r>
        <w:t xml:space="preserve"> en dicho artículo se menciona que el modelo </w:t>
      </w:r>
      <w:r w:rsidRPr="00091F42">
        <w:t>NARX</w:t>
      </w:r>
      <w:r>
        <w:t xml:space="preserve"> </w:t>
      </w:r>
      <w:r w:rsidR="00FC74EF">
        <w:t>–</w:t>
      </w:r>
      <w:r w:rsidRPr="00091F42">
        <w:t>QPSO</w:t>
      </w:r>
      <w:r w:rsidR="00FC74EF">
        <w:t xml:space="preserve"> tiene un rendimiento sobresaliente en los resultados comparados con otros modelos.</w:t>
      </w:r>
    </w:p>
    <w:p w14:paraId="251E3FA9" w14:textId="77777777" w:rsidR="00727A74" w:rsidRDefault="00727A74" w:rsidP="004833B4"/>
    <w:p w14:paraId="147D0A78" w14:textId="1F9D4247" w:rsidR="00727A74" w:rsidRDefault="007D58DB" w:rsidP="004833B4">
      <w:r w:rsidRPr="007D58DB">
        <w:t>En otro artículo</w:t>
      </w:r>
      <w:r>
        <w:fldChar w:fldCharType="begin" w:fldLock="1"/>
      </w:r>
      <w:r w:rsidR="00A51A44">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F02965" w:rsidRPr="00F02965">
        <w:rPr>
          <w:noProof/>
        </w:rPr>
        <w:t>[14]</w:t>
      </w:r>
      <w:r>
        <w:fldChar w:fldCharType="end"/>
      </w:r>
      <w:r w:rsidRPr="007D58DB">
        <w:t xml:space="preserve"> se tiene por propósito incorporar </w:t>
      </w:r>
      <w:r>
        <w:t>un totalmente automatizado y preciso modelo de pronóstico semanal</w:t>
      </w:r>
      <w:r w:rsidR="00FC43BD">
        <w:t>, en donde tiene conjunt</w:t>
      </w:r>
      <w:r w:rsidR="0015160E">
        <w:t>os de modelos base que utilizará</w:t>
      </w:r>
      <w:r w:rsidR="00FC43BD">
        <w:t>n junto con arquitecturas de meta-aprendizaje, para generar un modelo que se adapte a más de un caso.</w:t>
      </w:r>
    </w:p>
    <w:p w14:paraId="4B5E1FA6" w14:textId="77777777" w:rsidR="002C4AFE" w:rsidRDefault="002C4AFE" w:rsidP="002C4AFE"/>
    <w:p w14:paraId="74F0F6FF" w14:textId="1671B5ED" w:rsidR="002C4AFE" w:rsidRPr="007D58DB" w:rsidRDefault="002C4AFE" w:rsidP="002C4AFE">
      <w:r w:rsidRPr="007D58DB">
        <w:t>En otro artículo</w:t>
      </w:r>
      <w:r>
        <w:fldChar w:fldCharType="begin" w:fldLock="1"/>
      </w:r>
      <w:r w:rsidR="00A51A44">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02965" w:rsidRPr="00F02965">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framework, una arquitectura neuronal nueva denominada </w:t>
      </w:r>
      <w:r w:rsidRPr="002C4AFE">
        <w:t>Auto-</w:t>
      </w:r>
      <w:proofErr w:type="spellStart"/>
      <w:r w:rsidRPr="002C4AFE">
        <w:t>PyTorch</w:t>
      </w:r>
      <w:proofErr w:type="spellEnd"/>
      <w:r w:rsidRPr="002C4AFE">
        <w:t>-TS</w:t>
      </w:r>
      <w:r w:rsidR="00493020">
        <w:fldChar w:fldCharType="begin" w:fldLock="1"/>
      </w:r>
      <w:r w:rsidR="00A51A44">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93020">
        <w:fldChar w:fldCharType="separate"/>
      </w:r>
      <w:r w:rsidR="00F02965" w:rsidRPr="00F02965">
        <w:rPr>
          <w:noProof/>
        </w:rPr>
        <w:t>[15]</w:t>
      </w:r>
      <w:r w:rsidR="00493020">
        <w:fldChar w:fldCharType="end"/>
      </w:r>
      <w:r>
        <w:t xml:space="preserve"> donde comparan con otros modelos y demuestran que su modelo tiene un mejor rendimiento.</w:t>
      </w:r>
    </w:p>
    <w:p w14:paraId="1466EB50" w14:textId="77777777" w:rsidR="002C4AFE" w:rsidRDefault="002C4AFE" w:rsidP="004833B4"/>
    <w:p w14:paraId="132692D3" w14:textId="48C2BAB7" w:rsidR="009D6A2A" w:rsidRDefault="009D6A2A" w:rsidP="004833B4">
      <w:r>
        <w:t>También se propone en otro artículo</w:t>
      </w:r>
      <w:r>
        <w:fldChar w:fldCharType="begin" w:fldLock="1"/>
      </w:r>
      <w:r w:rsidR="00A51A44">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02965" w:rsidRPr="00F02965">
        <w:rPr>
          <w:noProof/>
        </w:rPr>
        <w:t>[16]</w:t>
      </w:r>
      <w:r>
        <w:fldChar w:fldCharType="end"/>
      </w:r>
      <w:r>
        <w:t xml:space="preserve"> el uso de un modelo combinado </w:t>
      </w:r>
    </w:p>
    <w:p w14:paraId="082E80EA" w14:textId="0387520D" w:rsidR="009D6A2A" w:rsidRPr="007D58DB" w:rsidRDefault="009D6A2A" w:rsidP="004833B4">
      <w:proofErr w:type="spellStart"/>
      <w:r w:rsidRPr="009D6A2A">
        <w:t>Prophet</w:t>
      </w:r>
      <w:proofErr w:type="spellEnd"/>
      <w:r w:rsidRPr="009D6A2A">
        <w:t>-LGBM</w:t>
      </w:r>
      <w:r>
        <w:fldChar w:fldCharType="begin" w:fldLock="1"/>
      </w:r>
      <w:r w:rsidR="00A51A44">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02965" w:rsidRPr="00F02965">
        <w:rPr>
          <w:noProof/>
        </w:rPr>
        <w:t>[16]</w:t>
      </w:r>
      <w:r>
        <w:fldChar w:fldCharType="end"/>
      </w:r>
      <w:r>
        <w:t xml:space="preserve"> </w:t>
      </w:r>
      <w:r w:rsidR="009352FD">
        <w:t>el cual concluye que se tiene mejores resultados comparado con modelos individuales.</w:t>
      </w:r>
    </w:p>
    <w:p w14:paraId="1C07496E" w14:textId="77777777" w:rsidR="00727A74" w:rsidRPr="007D58DB" w:rsidRDefault="00727A74" w:rsidP="004833B4"/>
    <w:p w14:paraId="243428DF" w14:textId="31E4EF9C" w:rsidR="0015160E" w:rsidRDefault="004A17D7" w:rsidP="004833B4">
      <w:r w:rsidRPr="004A17D7">
        <w:t xml:space="preserve">Otra tecnología son las redes bidireccionales </w:t>
      </w:r>
      <w:r>
        <w:t>LSTM (BI-LSTM)</w:t>
      </w:r>
      <w:r>
        <w:fldChar w:fldCharType="begin" w:fldLock="1"/>
      </w:r>
      <w:r w:rsidR="00245FB5">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245FB5" w:rsidRPr="00245FB5">
        <w:rPr>
          <w:noProof/>
        </w:rPr>
        <w:t>[2]</w:t>
      </w:r>
      <w:r>
        <w:fldChar w:fldCharType="end"/>
      </w:r>
      <w:r>
        <w:t xml:space="preserve"> las cuales en este artículo</w:t>
      </w:r>
      <w:r>
        <w:fldChar w:fldCharType="begin" w:fldLock="1"/>
      </w:r>
      <w:r w:rsidR="00245FB5">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245FB5" w:rsidRPr="00245FB5">
        <w:rPr>
          <w:noProof/>
        </w:rPr>
        <w:t>[2]</w:t>
      </w:r>
      <w:r>
        <w:fldChar w:fldCharType="end"/>
      </w:r>
      <w:r>
        <w:t xml:space="preserve"> fueron probadas en el </w:t>
      </w:r>
      <w:r w:rsidRPr="004A17D7">
        <w:rPr>
          <w:i/>
        </w:rPr>
        <w:t>M3-Competition</w:t>
      </w:r>
      <w:r w:rsidR="002D016A">
        <w:rPr>
          <w:i/>
        </w:rPr>
        <w:fldChar w:fldCharType="begin" w:fldLock="1"/>
      </w:r>
      <w:r w:rsidR="00A51A44">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sidR="002D016A">
        <w:rPr>
          <w:i/>
        </w:rPr>
        <w:fldChar w:fldCharType="separate"/>
      </w:r>
      <w:r w:rsidR="00F02965" w:rsidRPr="00F02965">
        <w:rPr>
          <w:noProof/>
        </w:rPr>
        <w:t>[17]</w:t>
      </w:r>
      <w:r w:rsidR="002D016A">
        <w:rPr>
          <w:i/>
        </w:rPr>
        <w:fldChar w:fldCharType="end"/>
      </w:r>
      <w:r w:rsidRPr="004A17D7">
        <w:rPr>
          <w:i/>
        </w:rPr>
        <w:t xml:space="preserve"> </w:t>
      </w:r>
      <w:r>
        <w:t>dataset el cual se usa para probar modelos de</w:t>
      </w:r>
      <w:r w:rsidR="002D016A">
        <w:t xml:space="preserve"> </w:t>
      </w:r>
      <w:r w:rsidR="00EF5A62">
        <w:t>pronóstico</w:t>
      </w:r>
      <w:r w:rsidR="002D016A">
        <w:t xml:space="preserve"> de</w:t>
      </w:r>
      <w:r>
        <w:t xml:space="preserve"> series de tiempo dado que posee distintas categorías como micro, industria, finanzas, macro, demografía y otros; </w:t>
      </w:r>
      <w:r w:rsidR="002D016A">
        <w:t>probaron Bi-LST</w:t>
      </w:r>
      <w:r w:rsidR="00114DD3">
        <w:t>M</w:t>
      </w:r>
      <w:r w:rsidR="002D016A">
        <w:t xml:space="preserve"> sobre</w:t>
      </w:r>
      <w:r>
        <w:t xml:space="preserve"> </w:t>
      </w:r>
      <w:r w:rsidR="002D016A">
        <w:t xml:space="preserve">el </w:t>
      </w:r>
      <w:r>
        <w:t xml:space="preserve">dataset </w:t>
      </w:r>
      <w:r w:rsidR="004C401B">
        <w:t>M</w:t>
      </w:r>
      <w:r w:rsidR="002D016A">
        <w:t xml:space="preserve">3 </w:t>
      </w:r>
      <w:r>
        <w:t xml:space="preserve">en el periodo trimestral </w:t>
      </w:r>
      <w:r w:rsidR="00743FEF">
        <w:t>comparándolo</w:t>
      </w:r>
      <w:r>
        <w:t xml:space="preserve"> con el modelo </w:t>
      </w:r>
      <w:r w:rsidR="002D016A" w:rsidRPr="009A25AC">
        <w:rPr>
          <w:i/>
        </w:rPr>
        <w:t>Auto-</w:t>
      </w:r>
      <w:proofErr w:type="spellStart"/>
      <w:r w:rsidR="002D016A" w:rsidRPr="009A25AC">
        <w:rPr>
          <w:i/>
        </w:rPr>
        <w:t>Regressive</w:t>
      </w:r>
      <w:proofErr w:type="spellEnd"/>
      <w:r w:rsidR="002D016A" w:rsidRPr="009A25AC">
        <w:rPr>
          <w:i/>
        </w:rPr>
        <w:t xml:space="preserve"> </w:t>
      </w:r>
      <w:proofErr w:type="spellStart"/>
      <w:r w:rsidR="002D016A" w:rsidRPr="009A25AC">
        <w:rPr>
          <w:i/>
        </w:rPr>
        <w:t>Integrated</w:t>
      </w:r>
      <w:proofErr w:type="spellEnd"/>
      <w:r w:rsidR="002D016A" w:rsidRPr="009A25AC">
        <w:rPr>
          <w:i/>
        </w:rPr>
        <w:t xml:space="preserve"> </w:t>
      </w:r>
      <w:proofErr w:type="spellStart"/>
      <w:r w:rsidR="002D016A" w:rsidRPr="009A25AC">
        <w:rPr>
          <w:i/>
        </w:rPr>
        <w:t>Moving</w:t>
      </w:r>
      <w:proofErr w:type="spellEnd"/>
      <w:r w:rsidR="002D016A" w:rsidRPr="009A25AC">
        <w:rPr>
          <w:i/>
        </w:rPr>
        <w:t xml:space="preserve"> </w:t>
      </w:r>
      <w:proofErr w:type="spellStart"/>
      <w:r w:rsidR="002D016A" w:rsidRPr="009A25AC">
        <w:rPr>
          <w:i/>
        </w:rPr>
        <w:t>Average</w:t>
      </w:r>
      <w:proofErr w:type="spellEnd"/>
      <w:r w:rsidR="002D016A" w:rsidRPr="00460128">
        <w:t xml:space="preserve"> </w:t>
      </w:r>
      <w:r w:rsidR="002D016A">
        <w:t>(</w:t>
      </w:r>
      <w:r w:rsidR="002D016A" w:rsidRPr="00460128">
        <w:t>ARIMA</w:t>
      </w:r>
      <w:r w:rsidR="002D016A">
        <w:t>)</w:t>
      </w:r>
      <w:r w:rsidR="009F2CA3">
        <w:fldChar w:fldCharType="begin" w:fldLock="1"/>
      </w:r>
      <w:r w:rsidR="00F57415">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9F2CA3">
        <w:fldChar w:fldCharType="separate"/>
      </w:r>
      <w:r w:rsidR="007E17F8" w:rsidRPr="007E17F8">
        <w:rPr>
          <w:noProof/>
        </w:rPr>
        <w:t>[3]</w:t>
      </w:r>
      <w:r w:rsidR="009F2CA3">
        <w:fldChar w:fldCharType="end"/>
      </w:r>
      <w:r w:rsidR="002D016A">
        <w:t xml:space="preserve"> y otros</w:t>
      </w:r>
      <w:r w:rsidR="00AC5DE2">
        <w:t>,</w:t>
      </w:r>
      <w:r w:rsidR="002D016A">
        <w:t xml:space="preserve"> donde BI-LSTM tuvo un mejor rendimiento.</w:t>
      </w:r>
    </w:p>
    <w:p w14:paraId="6579FE3D" w14:textId="141B57B5" w:rsidR="00706A87" w:rsidRDefault="00706A87">
      <w:pPr>
        <w:spacing w:after="160" w:line="259" w:lineRule="auto"/>
      </w:pPr>
      <w:r>
        <w:lastRenderedPageBreak/>
        <w:br w:type="page"/>
      </w:r>
    </w:p>
    <w:p w14:paraId="780083A8" w14:textId="33EB2544" w:rsidR="00706A87" w:rsidRDefault="00706A87" w:rsidP="00706A87">
      <w:pPr>
        <w:pStyle w:val="Ttulo1"/>
      </w:pPr>
      <w:bookmarkStart w:id="22" w:name="_Toc121065555"/>
      <w:r>
        <w:lastRenderedPageBreak/>
        <w:t>Capítulo 3</w:t>
      </w:r>
      <w:bookmarkEnd w:id="22"/>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3" w:name="_Toc121065556"/>
      <w:r>
        <w:t>Descripción del problema</w:t>
      </w:r>
      <w:bookmarkEnd w:id="23"/>
      <w:r>
        <w:br w:type="page"/>
      </w:r>
    </w:p>
    <w:p w14:paraId="3ECAE245" w14:textId="18095FC7" w:rsidR="00727A74" w:rsidRDefault="00706A87" w:rsidP="004833B4">
      <w:r>
        <w:lastRenderedPageBreak/>
        <w:t>En este capítulo se describe la problemática a abarcar …</w:t>
      </w:r>
    </w:p>
    <w:p w14:paraId="4509D56E" w14:textId="77777777" w:rsidR="00706A87" w:rsidRDefault="00706A87" w:rsidP="004833B4"/>
    <w:p w14:paraId="04F42AAA" w14:textId="7704B2DD" w:rsidR="00F35368" w:rsidRPr="00E65CAF" w:rsidRDefault="00F35368" w:rsidP="00F35368">
      <w:pPr>
        <w:pStyle w:val="Ttulo2"/>
        <w:rPr>
          <w:rStyle w:val="Ttulo2Car"/>
          <w:b/>
          <w:bCs/>
          <w:iCs/>
          <w:sz w:val="24"/>
        </w:rPr>
      </w:pPr>
      <w:bookmarkStart w:id="24" w:name="_Toc434264821"/>
      <w:bookmarkStart w:id="25" w:name="_Toc121065557"/>
      <w:r w:rsidRPr="00E65CAF">
        <w:rPr>
          <w:rStyle w:val="Ttulo2Car"/>
          <w:b/>
          <w:bCs/>
          <w:iCs/>
        </w:rPr>
        <w:t xml:space="preserve">3.1 La </w:t>
      </w:r>
      <w:bookmarkEnd w:id="24"/>
      <w:r w:rsidR="00E65CAF" w:rsidRPr="00E65CAF">
        <w:rPr>
          <w:rStyle w:val="Ttulo2Car"/>
          <w:b/>
          <w:bCs/>
          <w:iCs/>
        </w:rPr>
        <w:t>Universidad Nacional de Misiones</w:t>
      </w:r>
      <w:bookmarkEnd w:id="25"/>
    </w:p>
    <w:p w14:paraId="254DABDD" w14:textId="77777777" w:rsidR="00706A87" w:rsidRPr="00E65CAF" w:rsidRDefault="00706A87" w:rsidP="004833B4"/>
    <w:p w14:paraId="629C5F3C" w14:textId="77777777" w:rsidR="00706A87" w:rsidRPr="00E65CAF" w:rsidRDefault="00706A87" w:rsidP="004833B4"/>
    <w:p w14:paraId="23FE59AA" w14:textId="6126FD7B" w:rsidR="00706A87" w:rsidRPr="00E65CAF" w:rsidRDefault="00E65CAF" w:rsidP="004833B4">
      <w:r w:rsidRPr="00E65CAF">
        <w:tab/>
        <w:t>La universidad nacional de misiones fue creada en (rellenar)…</w:t>
      </w:r>
    </w:p>
    <w:p w14:paraId="2FD73592" w14:textId="77777777" w:rsidR="00E65CAF" w:rsidRPr="00E65CAF" w:rsidRDefault="00E65CAF" w:rsidP="004833B4"/>
    <w:p w14:paraId="6E2EEC5E" w14:textId="77777777" w:rsidR="00E65CAF" w:rsidRPr="00E65CAF" w:rsidRDefault="00E65CAF" w:rsidP="004833B4"/>
    <w:p w14:paraId="2DA0F4E5" w14:textId="7F044303" w:rsidR="00E65CAF" w:rsidRPr="00E65CAF" w:rsidRDefault="00E65CAF" w:rsidP="00E65CAF">
      <w:pPr>
        <w:pStyle w:val="Ttulo2"/>
        <w:rPr>
          <w:rStyle w:val="Ttulo2Car"/>
          <w:b/>
          <w:bCs/>
          <w:iCs/>
          <w:sz w:val="24"/>
        </w:rPr>
      </w:pPr>
      <w:bookmarkStart w:id="26" w:name="_Toc121065558"/>
      <w:r w:rsidRPr="00E65CAF">
        <w:rPr>
          <w:rStyle w:val="Ttulo2Car"/>
          <w:b/>
          <w:bCs/>
          <w:iCs/>
        </w:rPr>
        <w:t>3.2 El problema</w:t>
      </w:r>
      <w:bookmarkEnd w:id="26"/>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las páginas institucionales de la Universidad Nacional de Misiones – U.Na.M.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U.Na.M.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65CB1DBE"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google analytics</w:t>
      </w:r>
      <w:r>
        <w:rPr>
          <w:i/>
        </w:rPr>
        <w:t xml:space="preserve"> </w:t>
      </w:r>
      <w:r w:rsidRPr="00E65CAF">
        <w:t>con permisos cedidos por los administradores</w:t>
      </w:r>
    </w:p>
    <w:p w14:paraId="3C40F2A4" w14:textId="22A957A5" w:rsidR="00D44C3A" w:rsidRDefault="00D44C3A">
      <w:pPr>
        <w:spacing w:after="160" w:line="259" w:lineRule="auto"/>
      </w:pPr>
      <w:r>
        <w:br w:type="page"/>
      </w:r>
    </w:p>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7" w:name="_Toc121065559"/>
      <w:r>
        <w:t>Capítulo 4</w:t>
      </w:r>
      <w:bookmarkEnd w:id="27"/>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8" w:name="_Toc121065560"/>
      <w:r>
        <w:t>Solución Propuesta</w:t>
      </w:r>
      <w:bookmarkEnd w:id="28"/>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74A1CAEB" w:rsidR="004004F8" w:rsidRDefault="004004F8">
      <w:pPr>
        <w:spacing w:after="160" w:line="259" w:lineRule="auto"/>
      </w:pPr>
      <w:r>
        <w:lastRenderedPageBreak/>
        <w:t>En este capítulo se describe la metodología seleccionada para la solución…</w:t>
      </w:r>
    </w:p>
    <w:p w14:paraId="0328F744" w14:textId="77777777" w:rsidR="004004F8" w:rsidRDefault="004004F8">
      <w:pPr>
        <w:spacing w:after="160" w:line="259" w:lineRule="auto"/>
      </w:pPr>
    </w:p>
    <w:p w14:paraId="55A293CA" w14:textId="0A5BCDAB" w:rsidR="004004F8" w:rsidRDefault="004004F8" w:rsidP="004004F8">
      <w:pPr>
        <w:pStyle w:val="Ttulo2"/>
      </w:pPr>
      <w:bookmarkStart w:id="29" w:name="__RefHeading___Toc16913_2037006403"/>
      <w:bookmarkStart w:id="30" w:name="_Toc121065561"/>
      <w:r>
        <w:t xml:space="preserve">4.1 </w:t>
      </w:r>
      <w:bookmarkEnd w:id="29"/>
      <w:r>
        <w:t>Materiales y Métodos</w:t>
      </w:r>
      <w:bookmarkEnd w:id="30"/>
    </w:p>
    <w:p w14:paraId="6385E248" w14:textId="77777777" w:rsidR="004004F8" w:rsidRDefault="004004F8" w:rsidP="004004F8"/>
    <w:p w14:paraId="2246D1EE" w14:textId="5E211444" w:rsidR="004004F8" w:rsidRDefault="0067483B" w:rsidP="004004F8">
      <w:r>
        <w:t>Para el desarrollo del presente trabajo se utilizará la metodología CRISP-DM…</w:t>
      </w:r>
    </w:p>
    <w:p w14:paraId="11F04EE9" w14:textId="77777777" w:rsidR="004004F8" w:rsidRDefault="004004F8" w:rsidP="004004F8"/>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Pr="004004F8" w:rsidRDefault="004004F8" w:rsidP="004004F8">
      <w:pPr>
        <w:rPr>
          <w:rFonts w:eastAsiaTheme="majorEastAsia"/>
        </w:rPr>
        <w:sectPr w:rsidR="004004F8" w:rsidRPr="004004F8" w:rsidSect="00130CAD">
          <w:footerReference w:type="default" r:id="rId11"/>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31" w:name="_Toc121065562"/>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31"/>
    </w:p>
    <w:tbl>
      <w:tblPr>
        <w:tblW w:w="12328" w:type="dxa"/>
        <w:tblCellMar>
          <w:left w:w="70" w:type="dxa"/>
          <w:right w:w="70" w:type="dxa"/>
        </w:tblCellMar>
        <w:tblLook w:val="04A0" w:firstRow="1" w:lastRow="0" w:firstColumn="1" w:lastColumn="0" w:noHBand="0" w:noVBand="1"/>
      </w:tblPr>
      <w:tblGrid>
        <w:gridCol w:w="2740"/>
        <w:gridCol w:w="428"/>
        <w:gridCol w:w="2781"/>
        <w:gridCol w:w="4961"/>
        <w:gridCol w:w="1418"/>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N</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32" w:name="_Toc121065563"/>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32"/>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C9563E">
        <w:rPr>
          <w:rFonts w:ascii="Calibri" w:hAnsi="Calibri" w:cs="Calibri"/>
          <w:color w:val="000000"/>
          <w:sz w:val="22"/>
          <w:szCs w:val="22"/>
        </w:rPr>
        <w:t xml:space="preserve"> </w:t>
      </w:r>
      <w:r>
        <w:rPr>
          <w:rFonts w:ascii="Calibri" w:hAnsi="Calibri" w:cs="Calibri"/>
          <w:color w:val="000000"/>
          <w:sz w:val="22"/>
          <w:szCs w:val="22"/>
        </w:rPr>
        <w:t xml:space="preserve">RNN seq2seq, NARX –QPSO y </w:t>
      </w:r>
      <w:proofErr w:type="spellStart"/>
      <w:r w:rsidRPr="00522D23">
        <w:rPr>
          <w:rFonts w:ascii="Calibri" w:hAnsi="Calibri" w:cs="Calibri"/>
          <w:i/>
          <w:color w:val="000000"/>
        </w:rPr>
        <w:t>Prophet</w:t>
      </w:r>
      <w:proofErr w:type="spellEnd"/>
      <w:r w:rsidRPr="00522D23">
        <w:rPr>
          <w:rFonts w:ascii="Calibri" w:hAnsi="Calibri" w:cs="Calibri"/>
          <w:i/>
          <w:color w:val="000000"/>
        </w:rPr>
        <w:t>-LGBM</w:t>
      </w:r>
      <w:r>
        <w:rPr>
          <w:rFonts w:ascii="Calibri" w:hAnsi="Calibri" w:cs="Calibri"/>
          <w:i/>
          <w:color w:val="000000"/>
          <w:sz w:val="22"/>
          <w:szCs w:val="22"/>
        </w:rPr>
        <w:t xml:space="preserve"> </w:t>
      </w:r>
      <w:r w:rsidRPr="00C9563E">
        <w:t>de estos modelos</w:t>
      </w:r>
      <w:r>
        <w:t xml:space="preserve"> </w:t>
      </w:r>
      <w:proofErr w:type="spellStart"/>
      <w:r w:rsidR="0000230C" w:rsidRPr="00522D23">
        <w:rPr>
          <w:rFonts w:ascii="Calibri" w:hAnsi="Calibri" w:cs="Calibri"/>
          <w:i/>
          <w:color w:val="000000"/>
        </w:rPr>
        <w:t>Prophet</w:t>
      </w:r>
      <w:proofErr w:type="spellEnd"/>
      <w:r w:rsidR="0000230C" w:rsidRPr="00522D23">
        <w:rPr>
          <w:rFonts w:ascii="Calibri" w:hAnsi="Calibri" w:cs="Calibri"/>
          <w:i/>
          <w:color w:val="000000"/>
        </w:rPr>
        <w:t>-LGBM</w:t>
      </w:r>
      <w:r w:rsidR="0000230C">
        <w:rPr>
          <w:rFonts w:ascii="Calibri" w:hAnsi="Calibri" w:cs="Calibri"/>
          <w:i/>
          <w:color w:val="000000"/>
          <w:sz w:val="22"/>
          <w:szCs w:val="22"/>
        </w:rPr>
        <w:t xml:space="preserve"> </w:t>
      </w:r>
      <w:r w:rsidR="0000230C" w:rsidRPr="0000230C">
        <w:t xml:space="preserve">si bien se mencionan las fechas de los datos que utilizaron no </w:t>
      </w:r>
      <w:r w:rsidR="00E30DCF" w:rsidRPr="0000230C">
        <w:t>está</w:t>
      </w:r>
      <w:r w:rsidR="0000230C" w:rsidRPr="0000230C">
        <w:t xml:space="preserve"> disponible el dataset para compararlo con los datos de la problemática de esta tesis</w:t>
      </w:r>
      <w:r w:rsidR="0035541F">
        <w:t xml:space="preserve"> por lo tanto </w:t>
      </w:r>
      <w:proofErr w:type="spellStart"/>
      <w:r w:rsidR="0035541F" w:rsidRPr="00522D23">
        <w:rPr>
          <w:rFonts w:ascii="Calibri" w:hAnsi="Calibri" w:cs="Calibri"/>
          <w:i/>
          <w:color w:val="000000"/>
        </w:rPr>
        <w:t>Prophet</w:t>
      </w:r>
      <w:proofErr w:type="spellEnd"/>
      <w:r w:rsidR="0035541F" w:rsidRPr="00522D23">
        <w:rPr>
          <w:rFonts w:ascii="Calibri" w:hAnsi="Calibri" w:cs="Calibri"/>
          <w:i/>
          <w:color w:val="000000"/>
        </w:rPr>
        <w:t>-LGBM</w:t>
      </w:r>
      <w:r w:rsidR="0035541F">
        <w:rPr>
          <w:rFonts w:ascii="Calibri" w:hAnsi="Calibri" w:cs="Calibri"/>
          <w:i/>
          <w:color w:val="000000"/>
        </w:rPr>
        <w:t xml:space="preserve"> </w:t>
      </w:r>
      <w:r w:rsidR="0035541F" w:rsidRPr="0035541F">
        <w:rPr>
          <w:rFonts w:ascii="Calibri" w:hAnsi="Calibri" w:cs="Calibri"/>
          <w:color w:val="000000"/>
        </w:rPr>
        <w:t>se descarta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Kaggle se opta por utilizar esta tecnología.</w:t>
      </w:r>
    </w:p>
    <w:p w14:paraId="38FFD291" w14:textId="77777777" w:rsidR="00C9563E" w:rsidRDefault="00C9563E" w:rsidP="004833B4"/>
    <w:p w14:paraId="0EFDBCB1" w14:textId="77777777" w:rsidR="00586985" w:rsidRDefault="00586985" w:rsidP="004833B4"/>
    <w:p w14:paraId="373C7C43" w14:textId="77777777" w:rsidR="00586985" w:rsidRDefault="00586985" w:rsidP="004833B4">
      <w:bookmarkStart w:id="33" w:name="_GoBack"/>
      <w:bookmarkEnd w:id="33"/>
    </w:p>
    <w:p w14:paraId="493DE8C8" w14:textId="77777777" w:rsidR="00C9563E" w:rsidRPr="00D51D3E" w:rsidRDefault="00C9563E" w:rsidP="004833B4"/>
    <w:p w14:paraId="510CFEF1" w14:textId="7A9D4986" w:rsidR="004833B4" w:rsidRPr="00D51D3E" w:rsidRDefault="004833B4">
      <w:pPr>
        <w:spacing w:after="160" w:line="259" w:lineRule="auto"/>
      </w:pPr>
      <w:r w:rsidRPr="00D51D3E">
        <w:br w:type="page"/>
      </w:r>
    </w:p>
    <w:p w14:paraId="3BC796AD" w14:textId="3D1EF5D4" w:rsidR="004833B4" w:rsidRPr="002B5BF7" w:rsidRDefault="00C016C7" w:rsidP="004833B4">
      <w:pPr>
        <w:pStyle w:val="Ttulo1"/>
      </w:pPr>
      <w:bookmarkStart w:id="34" w:name="_Toc121065564"/>
      <w:r w:rsidRPr="002B5BF7">
        <w:lastRenderedPageBreak/>
        <w:t>Bibliografía</w:t>
      </w:r>
      <w:bookmarkEnd w:id="34"/>
    </w:p>
    <w:p w14:paraId="67C9A925" w14:textId="77777777" w:rsidR="00C016C7" w:rsidRPr="00893573" w:rsidRDefault="00C016C7" w:rsidP="00C016C7">
      <w:pPr>
        <w:rPr>
          <w:lang w:val="en-US"/>
        </w:rPr>
      </w:pPr>
    </w:p>
    <w:p w14:paraId="60BB11E1" w14:textId="3479D784" w:rsidR="00A51A44" w:rsidRPr="00706A87" w:rsidRDefault="008B2A42" w:rsidP="00A51A44">
      <w:pPr>
        <w:widowControl w:val="0"/>
        <w:autoSpaceDE w:val="0"/>
        <w:autoSpaceDN w:val="0"/>
        <w:adjustRightInd w:val="0"/>
        <w:ind w:left="640" w:hanging="640"/>
        <w:rPr>
          <w:noProof/>
          <w:lang w:val="en-US"/>
        </w:rPr>
      </w:pPr>
      <w:ins w:id="35"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A51A44" w:rsidRPr="00706A87">
        <w:rPr>
          <w:noProof/>
          <w:lang w:val="en-US"/>
        </w:rPr>
        <w:t>[1]</w:t>
      </w:r>
      <w:r w:rsidR="00A51A44" w:rsidRPr="00706A87">
        <w:rPr>
          <w:noProof/>
          <w:lang w:val="en-US"/>
        </w:rPr>
        <w:tab/>
        <w:t xml:space="preserve">N. Petluri and E. Al-Masri, “Web Traffic Prediction of Wikipedia Pages,” </w:t>
      </w:r>
      <w:r w:rsidR="00A51A44" w:rsidRPr="00706A87">
        <w:rPr>
          <w:i/>
          <w:iCs/>
          <w:noProof/>
          <w:lang w:val="en-US"/>
        </w:rPr>
        <w:t>Proc. - 2018 IEEE Int. Conf. Big Data, Big Data 2018</w:t>
      </w:r>
      <w:r w:rsidR="00A51A44" w:rsidRPr="00706A87">
        <w:rPr>
          <w:noProof/>
          <w:lang w:val="en-US"/>
        </w:rPr>
        <w:t>, pp. 5427–5429, 2019, doi: 10.1109/BigData.2018.8622207.</w:t>
      </w:r>
    </w:p>
    <w:p w14:paraId="03A9C2ED"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2]</w:t>
      </w:r>
      <w:r w:rsidRPr="00706A87">
        <w:rPr>
          <w:noProof/>
          <w:lang w:val="en-US"/>
        </w:rPr>
        <w:tab/>
        <w:t xml:space="preserve">D. Quoc Nguyen, M. Nguyet Phan, and I. Zelinka, “Periodic Time Series Forecasting with Bidirectional Long Short-Term Memory: Periodic Time Series Forecasting with Bidirectional LSTM,” </w:t>
      </w:r>
      <w:r w:rsidRPr="00706A87">
        <w:rPr>
          <w:i/>
          <w:iCs/>
          <w:noProof/>
          <w:lang w:val="en-US"/>
        </w:rPr>
        <w:t>ACM Int. Conf. Proceeding Ser.</w:t>
      </w:r>
      <w:r w:rsidRPr="00706A87">
        <w:rPr>
          <w:noProof/>
          <w:lang w:val="en-US"/>
        </w:rPr>
        <w:t>, pp. 60–64, 2021, doi: 10.1145/3453800.3453812.</w:t>
      </w:r>
    </w:p>
    <w:p w14:paraId="22A7BDF0"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3]</w:t>
      </w:r>
      <w:r w:rsidRPr="00706A87">
        <w:rPr>
          <w:noProof/>
          <w:lang w:val="en-US"/>
        </w:rPr>
        <w:tab/>
        <w:t>V. Kotu and B. Deshpande, “Chapter 12 - Time Series Forecasting,” V. Kotu and B. B. T.-D. S. (Second E. Deshpande, Eds. Morgan Kaufmann, 2019, pp. 395–445.</w:t>
      </w:r>
    </w:p>
    <w:p w14:paraId="182E70BD"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4]</w:t>
      </w:r>
      <w:r w:rsidRPr="00706A87">
        <w:rPr>
          <w:noProof/>
          <w:lang w:val="en-US"/>
        </w:rPr>
        <w:tab/>
        <w:t xml:space="preserve">K. Zhou, W. Wang, L. Huang, and B. Liu, “Comparative study on the time series forecasting of web traffic based on statistical model and Generative Adversarial model,” </w:t>
      </w:r>
      <w:r w:rsidRPr="00706A87">
        <w:rPr>
          <w:i/>
          <w:iCs/>
          <w:noProof/>
          <w:lang w:val="en-US"/>
        </w:rPr>
        <w:t>Knowledge-Based Syst.</w:t>
      </w:r>
      <w:r w:rsidRPr="00706A87">
        <w:rPr>
          <w:noProof/>
          <w:lang w:val="en-US"/>
        </w:rPr>
        <w:t>, vol. 213, Feb. 2021, doi: 10.1016/J.KNOSYS.2020.106467.</w:t>
      </w:r>
    </w:p>
    <w:p w14:paraId="48A7C040"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5]</w:t>
      </w:r>
      <w:r w:rsidRPr="00706A87">
        <w:rPr>
          <w:noProof/>
          <w:lang w:val="en-US"/>
        </w:rPr>
        <w:tab/>
        <w:t xml:space="preserve">S. Hochreiter and J. Schmidhuber, “Long Short-Term Memory,” </w:t>
      </w:r>
      <w:r w:rsidRPr="00706A87">
        <w:rPr>
          <w:i/>
          <w:iCs/>
          <w:noProof/>
          <w:lang w:val="en-US"/>
        </w:rPr>
        <w:t>Neural Comput.</w:t>
      </w:r>
      <w:r w:rsidRPr="00706A87">
        <w:rPr>
          <w:noProof/>
          <w:lang w:val="en-US"/>
        </w:rPr>
        <w:t>, vol. 9, no. 8, pp. 1735–1780, Nov. 1997, doi: 10.1162/NECO.1997.9.8.1735.</w:t>
      </w:r>
    </w:p>
    <w:p w14:paraId="66873CED"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6]</w:t>
      </w:r>
      <w:r w:rsidRPr="00706A87">
        <w:rPr>
          <w:noProof/>
          <w:lang w:val="en-US"/>
        </w:rPr>
        <w:tab/>
        <w:t>“Prophet: forecasting at scale.” https://research.facebook.com/blog/2017/2/prophet-forecasting-at-scale/ (accessed Oct. 24, 2020).</w:t>
      </w:r>
    </w:p>
    <w:p w14:paraId="6D393C97"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7]</w:t>
      </w:r>
      <w:r w:rsidRPr="00706A87">
        <w:rPr>
          <w:noProof/>
          <w:lang w:val="en-US"/>
        </w:rPr>
        <w:tab/>
        <w:t xml:space="preserve">W. Wang and Y. Lu, “Analysis of the Mean Absolute Error (MAE) and the Root Mean Square Error (RMSE) in Assessing Rounding Model,” in </w:t>
      </w:r>
      <w:r w:rsidRPr="00706A87">
        <w:rPr>
          <w:i/>
          <w:iCs/>
          <w:noProof/>
          <w:lang w:val="en-US"/>
        </w:rPr>
        <w:t>IOP Conference Series: Materials Science and Engineering</w:t>
      </w:r>
      <w:r w:rsidRPr="00706A87">
        <w:rPr>
          <w:noProof/>
          <w:lang w:val="en-US"/>
        </w:rPr>
        <w:t>, 2018, vol. 324, no. 1, doi: 10.1088/1757-899X/324/1/012049.</w:t>
      </w:r>
    </w:p>
    <w:p w14:paraId="47D66DA8"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8]</w:t>
      </w:r>
      <w:r w:rsidRPr="00706A87">
        <w:rPr>
          <w:noProof/>
          <w:lang w:val="en-US"/>
        </w:rPr>
        <w:tab/>
        <w:t xml:space="preserve">G. P. Meyer, “An Alternative Probabilistic Interpretation of the Huber Loss,” in </w:t>
      </w:r>
      <w:r w:rsidRPr="00706A87">
        <w:rPr>
          <w:i/>
          <w:iCs/>
          <w:noProof/>
          <w:lang w:val="en-US"/>
        </w:rPr>
        <w:t>Proceedings of the IEEE Computer Society Conference on Computer Vision and Pattern Recognition</w:t>
      </w:r>
      <w:r w:rsidRPr="00706A87">
        <w:rPr>
          <w:noProof/>
          <w:lang w:val="en-US"/>
        </w:rPr>
        <w:t>, 2021, pp. 5257–5265, doi: 10.1109/CVPR46437.2021.00522.</w:t>
      </w:r>
    </w:p>
    <w:p w14:paraId="0839A92A"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9]</w:t>
      </w:r>
      <w:r w:rsidRPr="00706A87">
        <w:rPr>
          <w:noProof/>
          <w:lang w:val="en-US"/>
        </w:rPr>
        <w:tab/>
        <w:t xml:space="preserve">R. Casado-Vara, A. M. del Rey, D. Pérez-Palau, L. De-La-fuente-valentín, and J. M. Corchado, “Web Traffic Time Series Forecasting Using LSTM Neural Networks with Distributed Asynchronous Training,” </w:t>
      </w:r>
      <w:r w:rsidRPr="00706A87">
        <w:rPr>
          <w:i/>
          <w:iCs/>
          <w:noProof/>
          <w:lang w:val="en-US"/>
        </w:rPr>
        <w:t>Math. 2021, Vol. 9, Page 421</w:t>
      </w:r>
      <w:r w:rsidRPr="00706A87">
        <w:rPr>
          <w:noProof/>
          <w:lang w:val="en-US"/>
        </w:rPr>
        <w:t>, vol. 9, no. 4, p. 421, Feb. 2021, doi: 10.3390/MATH9040421.</w:t>
      </w:r>
    </w:p>
    <w:p w14:paraId="271B6FA6"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0]</w:t>
      </w:r>
      <w:r w:rsidRPr="00706A87">
        <w:rPr>
          <w:noProof/>
          <w:lang w:val="en-US"/>
        </w:rPr>
        <w:tab/>
        <w:t>“Web Traffic Time Series Forecasting,” 2017. https://www.kaggle.com/c/web-traffic-time-series-forecasting/discussion/39367 (accessed Oct. 12, 2022).</w:t>
      </w:r>
    </w:p>
    <w:p w14:paraId="62970067"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1]</w:t>
      </w:r>
      <w:r w:rsidRPr="00706A87">
        <w:rPr>
          <w:noProof/>
          <w:lang w:val="en-US"/>
        </w:rPr>
        <w:tab/>
        <w:t>“Choosing the correct error metric: MAPE vs. sMAPE,” 2020. https://towardsdatascience.com/choosing-the-correct-error-metric-mape-vs-smape-5328dec53fac (accessed Oct. 12, 2022).</w:t>
      </w:r>
    </w:p>
    <w:p w14:paraId="55F76C19"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2]</w:t>
      </w:r>
      <w:r w:rsidRPr="00706A87">
        <w:rPr>
          <w:noProof/>
          <w:lang w:val="en-US"/>
        </w:rPr>
        <w:tab/>
        <w:t xml:space="preserve">C. Kuranga and N. Pillay, “A comparative study of nonlinear regression and autoregressive techniques in hybrid with particle swarm optimization for time-series forecasting,” </w:t>
      </w:r>
      <w:r w:rsidRPr="00706A87">
        <w:rPr>
          <w:i/>
          <w:iCs/>
          <w:noProof/>
          <w:lang w:val="en-US"/>
        </w:rPr>
        <w:t>Expert Syst. Appl.</w:t>
      </w:r>
      <w:r w:rsidRPr="00706A87">
        <w:rPr>
          <w:noProof/>
          <w:lang w:val="en-US"/>
        </w:rPr>
        <w:t>, vol. 190, Mar. 2022, doi: 10.1016/j.eswa.2021.116163.</w:t>
      </w:r>
    </w:p>
    <w:p w14:paraId="0FFADE84"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3]</w:t>
      </w:r>
      <w:r w:rsidRPr="00706A87">
        <w:rPr>
          <w:noProof/>
          <w:lang w:val="en-US"/>
        </w:rPr>
        <w:tab/>
        <w:t xml:space="preserve">P. Khanarsa, A. Luangsodsai, K. Sinapiromsaran, I. F. Astachova, K. A. Makoviy, and Y. V Khitskova, “Possibilities for predicting the state of </w:t>
      </w:r>
      <w:r w:rsidRPr="00706A87">
        <w:rPr>
          <w:noProof/>
          <w:lang w:val="en-US"/>
        </w:rPr>
        <w:lastRenderedPageBreak/>
        <w:t xml:space="preserve">usability web resources,” </w:t>
      </w:r>
      <w:r w:rsidRPr="00706A87">
        <w:rPr>
          <w:i/>
          <w:iCs/>
          <w:noProof/>
          <w:lang w:val="en-US"/>
        </w:rPr>
        <w:t>J. Phys. Conf. Ser.</w:t>
      </w:r>
      <w:r w:rsidRPr="00706A87">
        <w:rPr>
          <w:noProof/>
          <w:lang w:val="en-US"/>
        </w:rPr>
        <w:t>, vol. 1902, no. 1, p. 012029, May 2021, doi: 10.1088/1742-6596/1902/1/012029.</w:t>
      </w:r>
    </w:p>
    <w:p w14:paraId="263722DB"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4]</w:t>
      </w:r>
      <w:r w:rsidRPr="00706A87">
        <w:rPr>
          <w:noProof/>
          <w:lang w:val="en-US"/>
        </w:rPr>
        <w:tab/>
        <w:t xml:space="preserve">R. Godahewa, C. Bergmeir, G. I. Webb, and P. Montero-Manso, “An accurate and fully-automated ensemble model for weekly time series forecasting,” </w:t>
      </w:r>
      <w:r w:rsidRPr="00706A87">
        <w:rPr>
          <w:i/>
          <w:iCs/>
          <w:noProof/>
          <w:lang w:val="en-US"/>
        </w:rPr>
        <w:t>Int. J. Forecast.</w:t>
      </w:r>
      <w:r w:rsidRPr="00706A87">
        <w:rPr>
          <w:noProof/>
          <w:lang w:val="en-US"/>
        </w:rPr>
        <w:t>, 2022, doi: 10.1016/J.IJFORECAST.2022.01.008.</w:t>
      </w:r>
    </w:p>
    <w:p w14:paraId="2C40E82D"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5]</w:t>
      </w:r>
      <w:r w:rsidRPr="00706A87">
        <w:rPr>
          <w:noProof/>
          <w:lang w:val="en-US"/>
        </w:rPr>
        <w:tab/>
        <w:t>D. Deng, F. Karl, F. Hutter, B. Bischl, and M. Lindauer, “Efficient Automated Deep Learning for Time Series Forecasting,” 2022, Accessed: Oct. 04, 2022. [Online]. Available: https://github.com/automl/Auto-PyTorch.</w:t>
      </w:r>
    </w:p>
    <w:p w14:paraId="5117DE2A"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6]</w:t>
      </w:r>
      <w:r w:rsidRPr="00706A87">
        <w:rPr>
          <w:noProof/>
          <w:lang w:val="en-US"/>
        </w:rPr>
        <w:tab/>
        <w:t xml:space="preserve">S. Xu, C. Han, and C. Ran, “A Time Series Combined Forecasting Model Based on Prophet-LGBM,” </w:t>
      </w:r>
      <w:r w:rsidRPr="00706A87">
        <w:rPr>
          <w:i/>
          <w:iCs/>
          <w:noProof/>
          <w:lang w:val="en-US"/>
        </w:rPr>
        <w:t>ACM Int. Conf. Proceeding Ser.</w:t>
      </w:r>
      <w:r w:rsidRPr="00706A87">
        <w:rPr>
          <w:noProof/>
          <w:lang w:val="en-US"/>
        </w:rPr>
        <w:t>, May 2021, doi: 10.1145/3469213.3470280.</w:t>
      </w:r>
    </w:p>
    <w:p w14:paraId="1BB2C69B" w14:textId="77777777" w:rsidR="00A51A44" w:rsidRPr="00706A87" w:rsidRDefault="00A51A44" w:rsidP="00A51A44">
      <w:pPr>
        <w:widowControl w:val="0"/>
        <w:autoSpaceDE w:val="0"/>
        <w:autoSpaceDN w:val="0"/>
        <w:adjustRightInd w:val="0"/>
        <w:ind w:left="640" w:hanging="640"/>
        <w:rPr>
          <w:noProof/>
          <w:lang w:val="en-US"/>
        </w:rPr>
      </w:pPr>
      <w:r w:rsidRPr="00706A87">
        <w:rPr>
          <w:noProof/>
          <w:lang w:val="en-US"/>
        </w:rPr>
        <w:t>[17]</w:t>
      </w:r>
      <w:r w:rsidRPr="00706A87">
        <w:rPr>
          <w:noProof/>
          <w:lang w:val="en-US"/>
        </w:rPr>
        <w:tab/>
        <w:t>“The M3-Competition Database.” https://forecasters.org/resources/time-series-data/m3-competition/ (accessed Oct. 18, 2022).</w:t>
      </w:r>
    </w:p>
    <w:p w14:paraId="3E6AD632" w14:textId="70D61D5D" w:rsidR="00C016C7" w:rsidRPr="00A5625B" w:rsidRDefault="008B2A42" w:rsidP="00C016C7">
      <w:pPr>
        <w:rPr>
          <w:lang w:val="en-US"/>
        </w:rPr>
      </w:pPr>
      <w:ins w:id="36" w:author="enrique gauto sand" w:date="2022-10-07T17:52:00Z">
        <w:r>
          <w:rPr>
            <w:lang w:val="en-US"/>
          </w:rPr>
          <w:fldChar w:fldCharType="end"/>
        </w:r>
      </w:ins>
    </w:p>
    <w:p w14:paraId="18EB14AA" w14:textId="35AACAB3" w:rsidR="004833B4" w:rsidRPr="00A5625B" w:rsidRDefault="004833B4" w:rsidP="004833B4">
      <w:pPr>
        <w:rPr>
          <w:lang w:val="en-US"/>
        </w:rPr>
      </w:pPr>
    </w:p>
    <w:p w14:paraId="7F1AA20C" w14:textId="77777777" w:rsidR="004833B4" w:rsidRPr="00A5625B" w:rsidRDefault="004833B4" w:rsidP="004833B4">
      <w:pPr>
        <w:rPr>
          <w:lang w:val="en-US"/>
        </w:rPr>
      </w:pPr>
    </w:p>
    <w:p w14:paraId="5D527CDB" w14:textId="77777777" w:rsidR="002F2B1E" w:rsidRPr="00A5625B" w:rsidRDefault="002F2B1E" w:rsidP="005A39A9">
      <w:pPr>
        <w:tabs>
          <w:tab w:val="left" w:pos="5880"/>
        </w:tabs>
        <w:rPr>
          <w:lang w:val="en-US"/>
        </w:rPr>
      </w:pPr>
    </w:p>
    <w:sectPr w:rsidR="002F2B1E" w:rsidRPr="00A5625B"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0158E" w14:textId="77777777" w:rsidR="00274284" w:rsidRDefault="00274284" w:rsidP="00F83EC8">
      <w:r>
        <w:separator/>
      </w:r>
    </w:p>
  </w:endnote>
  <w:endnote w:type="continuationSeparator" w:id="0">
    <w:p w14:paraId="7454950F" w14:textId="77777777" w:rsidR="00274284" w:rsidRDefault="00274284"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148342"/>
      <w:docPartObj>
        <w:docPartGallery w:val="Page Numbers (Bottom of Page)"/>
        <w:docPartUnique/>
      </w:docPartObj>
    </w:sdtPr>
    <w:sdtEndPr/>
    <w:sdtContent>
      <w:p w14:paraId="2152A4CC" w14:textId="6EBFA4C8" w:rsidR="00345742" w:rsidRDefault="00345742">
        <w:pPr>
          <w:pStyle w:val="Piedepgina"/>
          <w:jc w:val="center"/>
        </w:pPr>
        <w:r>
          <w:fldChar w:fldCharType="begin"/>
        </w:r>
        <w:r>
          <w:instrText>PAGE   \* MERGEFORMAT</w:instrText>
        </w:r>
        <w:r>
          <w:fldChar w:fldCharType="separate"/>
        </w:r>
        <w:r w:rsidR="00586985">
          <w:rPr>
            <w:noProof/>
          </w:rPr>
          <w:t>3</w:t>
        </w:r>
        <w:r>
          <w:fldChar w:fldCharType="end"/>
        </w:r>
      </w:p>
    </w:sdtContent>
  </w:sdt>
  <w:p w14:paraId="63D41CAA" w14:textId="77777777" w:rsidR="00345742" w:rsidRDefault="0034574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8C6A6" w14:textId="77777777" w:rsidR="00274284" w:rsidRDefault="00274284" w:rsidP="00F83EC8">
      <w:r>
        <w:separator/>
      </w:r>
    </w:p>
  </w:footnote>
  <w:footnote w:type="continuationSeparator" w:id="0">
    <w:p w14:paraId="0C693240" w14:textId="77777777" w:rsidR="00274284" w:rsidRDefault="00274284"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3">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num w:numId="1">
    <w:abstractNumId w:val="3"/>
  </w:num>
  <w:num w:numId="2">
    <w:abstractNumId w:val="1"/>
  </w:num>
  <w:num w:numId="3">
    <w:abstractNumId w:val="0"/>
  </w:num>
  <w:num w:numId="4">
    <w:abstractNumId w:val="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56B0"/>
    <w:rsid w:val="00040546"/>
    <w:rsid w:val="00040AD0"/>
    <w:rsid w:val="00051B33"/>
    <w:rsid w:val="000520CE"/>
    <w:rsid w:val="000538FE"/>
    <w:rsid w:val="0005724B"/>
    <w:rsid w:val="00062B90"/>
    <w:rsid w:val="00065A45"/>
    <w:rsid w:val="0007270E"/>
    <w:rsid w:val="00084242"/>
    <w:rsid w:val="000853C0"/>
    <w:rsid w:val="00085FD8"/>
    <w:rsid w:val="00091F42"/>
    <w:rsid w:val="00093C28"/>
    <w:rsid w:val="000A3034"/>
    <w:rsid w:val="000A3B1C"/>
    <w:rsid w:val="000A557C"/>
    <w:rsid w:val="000B133E"/>
    <w:rsid w:val="000B4455"/>
    <w:rsid w:val="000B4ECE"/>
    <w:rsid w:val="000B51C3"/>
    <w:rsid w:val="000B6017"/>
    <w:rsid w:val="000C04D6"/>
    <w:rsid w:val="000C382B"/>
    <w:rsid w:val="000D28EF"/>
    <w:rsid w:val="000E13C2"/>
    <w:rsid w:val="000E7A6E"/>
    <w:rsid w:val="000F0E99"/>
    <w:rsid w:val="000F51F5"/>
    <w:rsid w:val="00106C01"/>
    <w:rsid w:val="00111DBD"/>
    <w:rsid w:val="00114DD3"/>
    <w:rsid w:val="0011563B"/>
    <w:rsid w:val="00115A81"/>
    <w:rsid w:val="0011703F"/>
    <w:rsid w:val="00130CAD"/>
    <w:rsid w:val="00132483"/>
    <w:rsid w:val="0013366D"/>
    <w:rsid w:val="00140D71"/>
    <w:rsid w:val="001411A5"/>
    <w:rsid w:val="00144E04"/>
    <w:rsid w:val="0015160E"/>
    <w:rsid w:val="00166821"/>
    <w:rsid w:val="00183B53"/>
    <w:rsid w:val="00186FBD"/>
    <w:rsid w:val="00190D84"/>
    <w:rsid w:val="00191EEB"/>
    <w:rsid w:val="001B655F"/>
    <w:rsid w:val="001C33C6"/>
    <w:rsid w:val="001C7CC5"/>
    <w:rsid w:val="001D064E"/>
    <w:rsid w:val="001D3392"/>
    <w:rsid w:val="001D7EAE"/>
    <w:rsid w:val="001E5A2D"/>
    <w:rsid w:val="001E64F5"/>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36ED"/>
    <w:rsid w:val="00283F34"/>
    <w:rsid w:val="002875A7"/>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5CA6"/>
    <w:rsid w:val="002F0A7F"/>
    <w:rsid w:val="002F0C69"/>
    <w:rsid w:val="002F2B1E"/>
    <w:rsid w:val="002F49EB"/>
    <w:rsid w:val="00300678"/>
    <w:rsid w:val="00302AEA"/>
    <w:rsid w:val="00307B58"/>
    <w:rsid w:val="003207F2"/>
    <w:rsid w:val="003346E1"/>
    <w:rsid w:val="00341BFA"/>
    <w:rsid w:val="00345742"/>
    <w:rsid w:val="0035012E"/>
    <w:rsid w:val="0035501D"/>
    <w:rsid w:val="0035541F"/>
    <w:rsid w:val="00355867"/>
    <w:rsid w:val="00360090"/>
    <w:rsid w:val="0036489B"/>
    <w:rsid w:val="003779B0"/>
    <w:rsid w:val="0038337A"/>
    <w:rsid w:val="003909AB"/>
    <w:rsid w:val="003A645A"/>
    <w:rsid w:val="003A7386"/>
    <w:rsid w:val="003B08BF"/>
    <w:rsid w:val="003B2638"/>
    <w:rsid w:val="003B368F"/>
    <w:rsid w:val="003B57FE"/>
    <w:rsid w:val="003B7CB0"/>
    <w:rsid w:val="003B7D9F"/>
    <w:rsid w:val="003D6CF5"/>
    <w:rsid w:val="003F06A7"/>
    <w:rsid w:val="003F467A"/>
    <w:rsid w:val="003F7C77"/>
    <w:rsid w:val="004004F8"/>
    <w:rsid w:val="00402B73"/>
    <w:rsid w:val="00402CFB"/>
    <w:rsid w:val="00406620"/>
    <w:rsid w:val="00407AE4"/>
    <w:rsid w:val="00412D77"/>
    <w:rsid w:val="00412E0D"/>
    <w:rsid w:val="00413CAF"/>
    <w:rsid w:val="00422F92"/>
    <w:rsid w:val="0043209F"/>
    <w:rsid w:val="00435A0D"/>
    <w:rsid w:val="00435F7F"/>
    <w:rsid w:val="00446BB1"/>
    <w:rsid w:val="00450354"/>
    <w:rsid w:val="0045158A"/>
    <w:rsid w:val="00452EB7"/>
    <w:rsid w:val="004560D8"/>
    <w:rsid w:val="00456BA0"/>
    <w:rsid w:val="00456C78"/>
    <w:rsid w:val="00460128"/>
    <w:rsid w:val="00461A29"/>
    <w:rsid w:val="004777A6"/>
    <w:rsid w:val="004833B4"/>
    <w:rsid w:val="004910CE"/>
    <w:rsid w:val="00493020"/>
    <w:rsid w:val="004A17D7"/>
    <w:rsid w:val="004A2D58"/>
    <w:rsid w:val="004B01F0"/>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B23"/>
    <w:rsid w:val="005032E0"/>
    <w:rsid w:val="005074E2"/>
    <w:rsid w:val="00510F79"/>
    <w:rsid w:val="00516294"/>
    <w:rsid w:val="00522D23"/>
    <w:rsid w:val="0052517C"/>
    <w:rsid w:val="005265AB"/>
    <w:rsid w:val="0053094C"/>
    <w:rsid w:val="0053137B"/>
    <w:rsid w:val="00531637"/>
    <w:rsid w:val="00532819"/>
    <w:rsid w:val="00535422"/>
    <w:rsid w:val="005379CF"/>
    <w:rsid w:val="00543900"/>
    <w:rsid w:val="00544836"/>
    <w:rsid w:val="005516DC"/>
    <w:rsid w:val="00556A44"/>
    <w:rsid w:val="00557FC2"/>
    <w:rsid w:val="0056185A"/>
    <w:rsid w:val="00565711"/>
    <w:rsid w:val="00573D1F"/>
    <w:rsid w:val="00580B89"/>
    <w:rsid w:val="005822AC"/>
    <w:rsid w:val="00582528"/>
    <w:rsid w:val="00586985"/>
    <w:rsid w:val="005947A0"/>
    <w:rsid w:val="0059538D"/>
    <w:rsid w:val="00597B16"/>
    <w:rsid w:val="005A193D"/>
    <w:rsid w:val="005A2F26"/>
    <w:rsid w:val="005A33CA"/>
    <w:rsid w:val="005A39A9"/>
    <w:rsid w:val="005A532E"/>
    <w:rsid w:val="005B34E7"/>
    <w:rsid w:val="005B47AF"/>
    <w:rsid w:val="005B66D5"/>
    <w:rsid w:val="005C1041"/>
    <w:rsid w:val="005E2A6A"/>
    <w:rsid w:val="005E3AF6"/>
    <w:rsid w:val="005E4086"/>
    <w:rsid w:val="005E5236"/>
    <w:rsid w:val="005F348C"/>
    <w:rsid w:val="005F7EB6"/>
    <w:rsid w:val="006007E9"/>
    <w:rsid w:val="0060080C"/>
    <w:rsid w:val="00607B48"/>
    <w:rsid w:val="0061323D"/>
    <w:rsid w:val="006156DA"/>
    <w:rsid w:val="00617748"/>
    <w:rsid w:val="00620051"/>
    <w:rsid w:val="00625045"/>
    <w:rsid w:val="00625A8E"/>
    <w:rsid w:val="00625D16"/>
    <w:rsid w:val="0064114D"/>
    <w:rsid w:val="0064164E"/>
    <w:rsid w:val="0064170D"/>
    <w:rsid w:val="0064209D"/>
    <w:rsid w:val="006437A0"/>
    <w:rsid w:val="0065036A"/>
    <w:rsid w:val="0065191F"/>
    <w:rsid w:val="00656527"/>
    <w:rsid w:val="00656E42"/>
    <w:rsid w:val="00662BB3"/>
    <w:rsid w:val="00665C68"/>
    <w:rsid w:val="0067483B"/>
    <w:rsid w:val="00680CE9"/>
    <w:rsid w:val="006858FB"/>
    <w:rsid w:val="00686F72"/>
    <w:rsid w:val="006934E6"/>
    <w:rsid w:val="00693971"/>
    <w:rsid w:val="006A3ED9"/>
    <w:rsid w:val="006C02AF"/>
    <w:rsid w:val="006C0F41"/>
    <w:rsid w:val="006C1F94"/>
    <w:rsid w:val="006C7E82"/>
    <w:rsid w:val="006D0732"/>
    <w:rsid w:val="006D2E6E"/>
    <w:rsid w:val="006E04B1"/>
    <w:rsid w:val="006E449D"/>
    <w:rsid w:val="006E56C1"/>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655C8"/>
    <w:rsid w:val="00765F7A"/>
    <w:rsid w:val="007668D7"/>
    <w:rsid w:val="007709C2"/>
    <w:rsid w:val="00786E2B"/>
    <w:rsid w:val="00794022"/>
    <w:rsid w:val="007A4535"/>
    <w:rsid w:val="007A6FF4"/>
    <w:rsid w:val="007A7E64"/>
    <w:rsid w:val="007B5951"/>
    <w:rsid w:val="007B613C"/>
    <w:rsid w:val="007C0128"/>
    <w:rsid w:val="007C0643"/>
    <w:rsid w:val="007D2E8B"/>
    <w:rsid w:val="007D58DB"/>
    <w:rsid w:val="007E0F16"/>
    <w:rsid w:val="007E17F8"/>
    <w:rsid w:val="007F225D"/>
    <w:rsid w:val="007F5D47"/>
    <w:rsid w:val="00802618"/>
    <w:rsid w:val="00804D6D"/>
    <w:rsid w:val="00817144"/>
    <w:rsid w:val="00823F3B"/>
    <w:rsid w:val="008264D0"/>
    <w:rsid w:val="008318A9"/>
    <w:rsid w:val="00831E5D"/>
    <w:rsid w:val="0083262C"/>
    <w:rsid w:val="0083384A"/>
    <w:rsid w:val="00843513"/>
    <w:rsid w:val="00843A7A"/>
    <w:rsid w:val="00844238"/>
    <w:rsid w:val="0084681D"/>
    <w:rsid w:val="0085067E"/>
    <w:rsid w:val="008628D6"/>
    <w:rsid w:val="00863B00"/>
    <w:rsid w:val="0087074D"/>
    <w:rsid w:val="00872587"/>
    <w:rsid w:val="008733BA"/>
    <w:rsid w:val="008769B0"/>
    <w:rsid w:val="00884F73"/>
    <w:rsid w:val="0088614E"/>
    <w:rsid w:val="00887728"/>
    <w:rsid w:val="00887EBF"/>
    <w:rsid w:val="008932AA"/>
    <w:rsid w:val="00893573"/>
    <w:rsid w:val="008A35FD"/>
    <w:rsid w:val="008A621D"/>
    <w:rsid w:val="008B250A"/>
    <w:rsid w:val="008B2A42"/>
    <w:rsid w:val="008C42D1"/>
    <w:rsid w:val="008C748E"/>
    <w:rsid w:val="008D197F"/>
    <w:rsid w:val="008D31F6"/>
    <w:rsid w:val="008D530E"/>
    <w:rsid w:val="008E3426"/>
    <w:rsid w:val="008E503D"/>
    <w:rsid w:val="008E5609"/>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84B0C"/>
    <w:rsid w:val="00985B04"/>
    <w:rsid w:val="00991A49"/>
    <w:rsid w:val="00992AF3"/>
    <w:rsid w:val="00996AC1"/>
    <w:rsid w:val="009A25AC"/>
    <w:rsid w:val="009A49E5"/>
    <w:rsid w:val="009A7169"/>
    <w:rsid w:val="009B2473"/>
    <w:rsid w:val="009B322A"/>
    <w:rsid w:val="009C21C4"/>
    <w:rsid w:val="009C5A81"/>
    <w:rsid w:val="009D00C6"/>
    <w:rsid w:val="009D33A2"/>
    <w:rsid w:val="009D6A2A"/>
    <w:rsid w:val="009E23D8"/>
    <w:rsid w:val="009E4F4F"/>
    <w:rsid w:val="009E79F5"/>
    <w:rsid w:val="009F20E4"/>
    <w:rsid w:val="009F2CA3"/>
    <w:rsid w:val="009F6452"/>
    <w:rsid w:val="00A07978"/>
    <w:rsid w:val="00A11D5B"/>
    <w:rsid w:val="00A25925"/>
    <w:rsid w:val="00A27062"/>
    <w:rsid w:val="00A32BEA"/>
    <w:rsid w:val="00A37F73"/>
    <w:rsid w:val="00A500A7"/>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DE4"/>
    <w:rsid w:val="00B22837"/>
    <w:rsid w:val="00B25C4A"/>
    <w:rsid w:val="00B30117"/>
    <w:rsid w:val="00B33947"/>
    <w:rsid w:val="00B3766D"/>
    <w:rsid w:val="00B37BC5"/>
    <w:rsid w:val="00B47448"/>
    <w:rsid w:val="00B53580"/>
    <w:rsid w:val="00B54B48"/>
    <w:rsid w:val="00B57399"/>
    <w:rsid w:val="00B737BC"/>
    <w:rsid w:val="00B75457"/>
    <w:rsid w:val="00B8159D"/>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DFC"/>
    <w:rsid w:val="00C10862"/>
    <w:rsid w:val="00C1396E"/>
    <w:rsid w:val="00C165E4"/>
    <w:rsid w:val="00C27538"/>
    <w:rsid w:val="00C40BF3"/>
    <w:rsid w:val="00C45249"/>
    <w:rsid w:val="00C5254D"/>
    <w:rsid w:val="00C61094"/>
    <w:rsid w:val="00C7523C"/>
    <w:rsid w:val="00C77E78"/>
    <w:rsid w:val="00C81E5B"/>
    <w:rsid w:val="00C8342D"/>
    <w:rsid w:val="00C85759"/>
    <w:rsid w:val="00C862D3"/>
    <w:rsid w:val="00C9563E"/>
    <w:rsid w:val="00CA0F33"/>
    <w:rsid w:val="00CA3640"/>
    <w:rsid w:val="00CA6CBF"/>
    <w:rsid w:val="00CD045F"/>
    <w:rsid w:val="00CD21AE"/>
    <w:rsid w:val="00CD5D8B"/>
    <w:rsid w:val="00D0645B"/>
    <w:rsid w:val="00D10150"/>
    <w:rsid w:val="00D11644"/>
    <w:rsid w:val="00D155C2"/>
    <w:rsid w:val="00D42C24"/>
    <w:rsid w:val="00D44C3A"/>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D73A5"/>
    <w:rsid w:val="00DF248A"/>
    <w:rsid w:val="00DF3E85"/>
    <w:rsid w:val="00DF4652"/>
    <w:rsid w:val="00DF5A6A"/>
    <w:rsid w:val="00E020A9"/>
    <w:rsid w:val="00E04F9B"/>
    <w:rsid w:val="00E0707D"/>
    <w:rsid w:val="00E132F2"/>
    <w:rsid w:val="00E13761"/>
    <w:rsid w:val="00E1558D"/>
    <w:rsid w:val="00E200C1"/>
    <w:rsid w:val="00E204A3"/>
    <w:rsid w:val="00E30DCF"/>
    <w:rsid w:val="00E33F8E"/>
    <w:rsid w:val="00E35C31"/>
    <w:rsid w:val="00E363BE"/>
    <w:rsid w:val="00E42053"/>
    <w:rsid w:val="00E52A1C"/>
    <w:rsid w:val="00E54307"/>
    <w:rsid w:val="00E54869"/>
    <w:rsid w:val="00E564FD"/>
    <w:rsid w:val="00E604DF"/>
    <w:rsid w:val="00E65CAF"/>
    <w:rsid w:val="00E663C7"/>
    <w:rsid w:val="00E67B87"/>
    <w:rsid w:val="00E81E8B"/>
    <w:rsid w:val="00E91454"/>
    <w:rsid w:val="00E953D0"/>
    <w:rsid w:val="00E962A0"/>
    <w:rsid w:val="00E97B62"/>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50FC7"/>
    <w:rsid w:val="00F5260B"/>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8AF6C-0E6D-4E41-A239-42E16CF76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1</TotalTime>
  <Pages>15</Pages>
  <Words>12029</Words>
  <Characters>66162</Characters>
  <Application>Microsoft Office Word</Application>
  <DocSecurity>0</DocSecurity>
  <Lines>551</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Usuario</cp:lastModifiedBy>
  <cp:revision>270</cp:revision>
  <dcterms:created xsi:type="dcterms:W3CDTF">2021-11-16T12:19:00Z</dcterms:created>
  <dcterms:modified xsi:type="dcterms:W3CDTF">2024-01-3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